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4F46CE" w14:textId="4DB0D7D0" w:rsidR="00D36A49" w:rsidRPr="003C5469" w:rsidRDefault="00D36A49" w:rsidP="00D36A49">
      <w:pPr>
        <w:tabs>
          <w:tab w:val="left" w:pos="450"/>
        </w:tabs>
        <w:spacing w:before="240"/>
        <w:rPr>
          <w:rFonts w:ascii="Cambria" w:hAnsi="Cambria"/>
          <w:b/>
          <w:bCs/>
          <w:iCs/>
          <w:sz w:val="24"/>
          <w:lang w:val="id-ID"/>
        </w:rPr>
      </w:pPr>
      <w:r>
        <w:rPr>
          <w:rFonts w:ascii="Cambria" w:hAnsi="Cambria"/>
          <w:b/>
          <w:sz w:val="24"/>
          <w:lang w:val="en-US"/>
        </w:rPr>
        <w:t>Appendix</w:t>
      </w:r>
    </w:p>
    <w:p w14:paraId="64C1D286" w14:textId="0F6B4596" w:rsidR="00D36A49" w:rsidRPr="003C5469" w:rsidRDefault="00D36A49" w:rsidP="00D36A49">
      <w:pPr>
        <w:tabs>
          <w:tab w:val="left" w:pos="450"/>
        </w:tabs>
        <w:spacing w:before="120"/>
        <w:rPr>
          <w:rFonts w:ascii="Cambria" w:hAnsi="Cambria"/>
          <w:sz w:val="24"/>
          <w:lang w:val="en-US"/>
        </w:rPr>
      </w:pPr>
      <w:r>
        <w:rPr>
          <w:rFonts w:ascii="Cambria" w:hAnsi="Cambria"/>
          <w:sz w:val="24"/>
        </w:rPr>
        <w:t>Result of stopping test on a model</w:t>
      </w:r>
      <w:r w:rsidR="00EC4C92">
        <w:rPr>
          <w:rFonts w:ascii="Cambria" w:hAnsi="Cambria"/>
          <w:sz w:val="24"/>
        </w:rPr>
        <w:t xml:space="preserve"> </w:t>
      </w:r>
      <w:r w:rsidR="00EC4C92">
        <w:rPr>
          <w:rFonts w:ascii="Cambria" w:hAnsi="Cambria"/>
          <w:sz w:val="24"/>
        </w:rPr>
        <w:fldChar w:fldCharType="begin"/>
      </w:r>
      <w:r w:rsidR="00EC4C92">
        <w:rPr>
          <w:rFonts w:ascii="Cambria" w:hAnsi="Cambria"/>
          <w:sz w:val="24"/>
        </w:rPr>
        <w:instrText xml:space="preserve"> ADDIN EN.CITE &lt;EndNote&gt;&lt;Cite&gt;&lt;Author&gt;Voorde&lt;/Author&gt;&lt;Year&gt;1974&lt;/Year&gt;&lt;RecNum&gt;564&lt;/RecNum&gt;&lt;DisplayText&gt;(Voorde, 1974)&lt;/DisplayText&gt;&lt;record&gt;&lt;rec-number&gt;564&lt;/rec-number&gt;&lt;foreign-keys&gt;&lt;key app="EN" db-id="zvzze9xflap9tdea9t95fzr7v9wpp50a05sd" timestamp="1485933360"&gt;564&lt;/key&gt;&lt;/foreign-keys&gt;&lt;ref-type name="Journal Article"&gt;17&lt;/ref-type&gt;&lt;contributors&gt;&lt;authors&gt;&lt;author&gt;Van Dr Voorde&lt;/author&gt;&lt;/authors&gt;&lt;/contributors&gt;&lt;titles&gt;&lt;title&gt;Calculations and experiments with regard to the stopping of a ship with diesel propulsion and fitted with a controllable pitch propeller&lt;/title&gt;&lt;secondary-title&gt;Netherlands Ship Research Centre TNO&lt;/secondary-title&gt;&lt;/titles&gt;&lt;periodical&gt;&lt;full-title&gt;Netherlands Ship Research Centre TNO&lt;/full-title&gt;&lt;/periodical&gt;&lt;dates&gt;&lt;year&gt;1974&lt;/year&gt;&lt;/dates&gt;&lt;urls&gt;&lt;/urls&gt;&lt;/record&gt;&lt;/Cite&gt;&lt;/EndNote&gt;</w:instrText>
      </w:r>
      <w:r w:rsidR="00EC4C92">
        <w:rPr>
          <w:rFonts w:ascii="Cambria" w:hAnsi="Cambria"/>
          <w:sz w:val="24"/>
        </w:rPr>
        <w:fldChar w:fldCharType="separate"/>
      </w:r>
      <w:r w:rsidR="00EC4C92">
        <w:rPr>
          <w:rFonts w:ascii="Cambria" w:hAnsi="Cambria"/>
          <w:noProof/>
          <w:sz w:val="24"/>
        </w:rPr>
        <w:t>(Voorde, 1974)</w:t>
      </w:r>
      <w:r w:rsidR="00EC4C92">
        <w:rPr>
          <w:rFonts w:ascii="Cambria" w:hAnsi="Cambria"/>
          <w:sz w:val="24"/>
        </w:rPr>
        <w:fldChar w:fldCharType="end"/>
      </w:r>
    </w:p>
    <w:p w14:paraId="425F7424" w14:textId="77777777" w:rsidR="007263A4" w:rsidRDefault="00EC4C92" w:rsidP="00D36A49">
      <w:pPr>
        <w:spacing w:after="0"/>
        <w:ind w:left="450" w:hanging="450"/>
        <w:rPr>
          <w:rFonts w:ascii="Cambria" w:hAnsi="Cambria"/>
          <w:bCs/>
          <w:sz w:val="24"/>
        </w:rPr>
      </w:pPr>
      <w:r>
        <w:rPr>
          <w:rFonts w:ascii="Cambria" w:hAnsi="Cambria"/>
          <w:bCs/>
          <w:noProof/>
          <w:sz w:val="24"/>
        </w:rPr>
        <w:drawing>
          <wp:inline distT="0" distB="0" distL="0" distR="0" wp14:anchorId="326DFF58" wp14:editId="1DE00574">
            <wp:extent cx="5801710" cy="6789733"/>
            <wp:effectExtent l="0" t="0" r="889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731" cy="6803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D10F0" w14:textId="77777777" w:rsidR="007263A4" w:rsidRDefault="007263A4" w:rsidP="00D36A49">
      <w:pPr>
        <w:spacing w:after="0"/>
        <w:ind w:left="450" w:hanging="450"/>
        <w:rPr>
          <w:rFonts w:ascii="Cambria" w:hAnsi="Cambria"/>
          <w:bCs/>
          <w:sz w:val="24"/>
        </w:rPr>
      </w:pPr>
    </w:p>
    <w:p w14:paraId="7A3DC1E8" w14:textId="77BEBD61" w:rsidR="00D36A49" w:rsidRPr="00D36A49" w:rsidRDefault="00D36A49" w:rsidP="00D36A49">
      <w:pPr>
        <w:spacing w:after="0"/>
        <w:ind w:left="450" w:hanging="450"/>
        <w:rPr>
          <w:rFonts w:ascii="Cambria" w:hAnsi="Cambria"/>
          <w:bCs/>
          <w:sz w:val="24"/>
        </w:rPr>
      </w:pPr>
    </w:p>
    <w:sectPr w:rsidR="00D36A49" w:rsidRPr="00D36A49" w:rsidSect="00B075CB">
      <w:headerReference w:type="first" r:id="rId9"/>
      <w:footerReference w:type="first" r:id="rId10"/>
      <w:pgSz w:w="11909" w:h="16834" w:code="9"/>
      <w:pgMar w:top="1699" w:right="1138" w:bottom="1138" w:left="1138" w:header="990" w:footer="720" w:gutter="389"/>
      <w:pgNumType w:start="4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562CCD" w14:textId="77777777" w:rsidR="004A3755" w:rsidRDefault="004A3755">
      <w:pPr>
        <w:spacing w:after="0"/>
      </w:pPr>
      <w:r>
        <w:separator/>
      </w:r>
    </w:p>
  </w:endnote>
  <w:endnote w:type="continuationSeparator" w:id="0">
    <w:p w14:paraId="7727EB75" w14:textId="77777777" w:rsidR="004A3755" w:rsidRDefault="004A375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ulimChe">
    <w:charset w:val="81"/>
    <w:family w:val="modern"/>
    <w:pitch w:val="fixed"/>
    <w:sig w:usb0="B00002AF" w:usb1="69D77CFB" w:usb2="00000030" w:usb3="00000000" w:csb0="0008009F" w:csb1="00000000"/>
  </w:font>
  <w:font w:name="함초롬바탕">
    <w:altName w:val="Batang"/>
    <w:charset w:val="81"/>
    <w:family w:val="roman"/>
    <w:pitch w:val="variable"/>
    <w:sig w:usb0="00000000" w:usb1="19DFFFFF" w:usb2="001BFDD7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9F3460" w14:textId="77777777" w:rsidR="002C11E5" w:rsidRPr="00EF4840" w:rsidRDefault="002C11E5" w:rsidP="007E5496">
    <w:pPr>
      <w:pStyle w:val="Footer"/>
      <w:jc w:val="right"/>
      <w:rPr>
        <w:b/>
      </w:rPr>
    </w:pPr>
    <w:r>
      <w:tab/>
    </w:r>
  </w:p>
  <w:p w14:paraId="6CA92DE6" w14:textId="77777777" w:rsidR="002C11E5" w:rsidRDefault="002C11E5" w:rsidP="007E5496">
    <w:pPr>
      <w:pStyle w:val="Footer"/>
      <w:tabs>
        <w:tab w:val="clear" w:pos="4680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9C263D" w14:textId="77777777" w:rsidR="004A3755" w:rsidRDefault="004A3755">
      <w:pPr>
        <w:spacing w:after="0"/>
      </w:pPr>
      <w:r>
        <w:separator/>
      </w:r>
    </w:p>
  </w:footnote>
  <w:footnote w:type="continuationSeparator" w:id="0">
    <w:p w14:paraId="4989F3B6" w14:textId="77777777" w:rsidR="004A3755" w:rsidRDefault="004A3755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989078" w14:textId="77777777" w:rsidR="002C11E5" w:rsidRPr="005C2BE3" w:rsidRDefault="002C11E5" w:rsidP="00F90E13">
    <w:pPr>
      <w:pStyle w:val="Header"/>
      <w:tabs>
        <w:tab w:val="clear" w:pos="4680"/>
        <w:tab w:val="clear" w:pos="9360"/>
        <w:tab w:val="right" w:pos="9270"/>
      </w:tabs>
      <w:spacing w:after="0"/>
      <w:rPr>
        <w:rFonts w:ascii="Calibri" w:hAnsi="Calibri"/>
        <w:color w:val="7F7F7F"/>
      </w:rPr>
    </w:pPr>
    <w:r w:rsidRPr="005C2BE3">
      <w:rPr>
        <w:rFonts w:ascii="Calibri" w:hAnsi="Calibri"/>
        <w:b/>
        <w:color w:val="7F7F7F"/>
      </w:rPr>
      <w:fldChar w:fldCharType="begin"/>
    </w:r>
    <w:r w:rsidRPr="005C2BE3">
      <w:rPr>
        <w:rFonts w:ascii="Calibri" w:hAnsi="Calibri"/>
        <w:b/>
        <w:color w:val="7F7F7F"/>
      </w:rPr>
      <w:instrText xml:space="preserve"> PAGE   \* MERGEFORMAT </w:instrText>
    </w:r>
    <w:r w:rsidRPr="005C2BE3">
      <w:rPr>
        <w:rFonts w:ascii="Calibri" w:hAnsi="Calibri"/>
        <w:b/>
        <w:color w:val="7F7F7F"/>
      </w:rPr>
      <w:fldChar w:fldCharType="separate"/>
    </w:r>
    <w:r>
      <w:rPr>
        <w:rFonts w:ascii="Calibri" w:hAnsi="Calibri"/>
        <w:b/>
        <w:noProof/>
        <w:color w:val="7F7F7F"/>
      </w:rPr>
      <w:t>50</w:t>
    </w:r>
    <w:r w:rsidRPr="005C2BE3">
      <w:rPr>
        <w:rFonts w:ascii="Calibri" w:hAnsi="Calibri"/>
        <w:b/>
        <w:color w:val="7F7F7F"/>
      </w:rPr>
      <w:fldChar w:fldCharType="end"/>
    </w:r>
    <w:r w:rsidRPr="005C2BE3">
      <w:rPr>
        <w:rFonts w:ascii="Calibri" w:hAnsi="Calibri"/>
        <w:b/>
        <w:color w:val="7F7F7F"/>
      </w:rPr>
      <w:tab/>
    </w:r>
    <w:r w:rsidRPr="005C2BE3">
      <w:rPr>
        <w:rFonts w:ascii="Calibri" w:hAnsi="Calibri"/>
        <w:color w:val="7F7F7F"/>
      </w:rPr>
      <w:t xml:space="preserve">Investigating the nanostructural evolution of TiO2 nanoparticles </w:t>
    </w:r>
  </w:p>
  <w:p w14:paraId="15EB1361" w14:textId="77777777" w:rsidR="002C11E5" w:rsidRPr="005C2BE3" w:rsidRDefault="002C11E5" w:rsidP="00F90E13">
    <w:pPr>
      <w:tabs>
        <w:tab w:val="right" w:pos="9244"/>
      </w:tabs>
      <w:spacing w:after="0"/>
      <w:jc w:val="left"/>
      <w:rPr>
        <w:rFonts w:ascii="Calibri" w:hAnsi="Calibri"/>
        <w:color w:val="7F7F7F"/>
        <w:szCs w:val="22"/>
      </w:rPr>
    </w:pPr>
    <w:r w:rsidRPr="005C2BE3">
      <w:rPr>
        <w:rFonts w:ascii="Calibri" w:hAnsi="Calibri"/>
        <w:color w:val="7F7F7F"/>
      </w:rPr>
      <w:tab/>
      <w:t>in the sol–gel derived TiO2–polymethyl methacrylate nanocomposi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2"/>
    <w:multiLevelType w:val="singleLevel"/>
    <w:tmpl w:val="00000002"/>
    <w:name w:val="WW8Num2"/>
    <w:lvl w:ilvl="0">
      <w:start w:val="1"/>
      <w:numFmt w:val="decimal"/>
      <w:lvlText w:val="%1."/>
      <w:lvlJc w:val="left"/>
      <w:pPr>
        <w:tabs>
          <w:tab w:val="num" w:pos="654"/>
        </w:tabs>
        <w:ind w:left="654" w:hanging="360"/>
      </w:pPr>
    </w:lvl>
  </w:abstractNum>
  <w:abstractNum w:abstractNumId="1" w15:restartNumberingAfterBreak="0">
    <w:nsid w:val="034A4C4C"/>
    <w:multiLevelType w:val="hybridMultilevel"/>
    <w:tmpl w:val="F614DD4E"/>
    <w:lvl w:ilvl="0" w:tplc="57A6D6A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384112B"/>
    <w:multiLevelType w:val="hybridMultilevel"/>
    <w:tmpl w:val="1F9AD334"/>
    <w:lvl w:ilvl="0" w:tplc="FFFFFFFF">
      <w:start w:val="1"/>
      <w:numFmt w:val="lowerLetter"/>
      <w:lvlText w:val="(%1)"/>
      <w:lvlJc w:val="left"/>
      <w:pPr>
        <w:ind w:left="26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3360" w:hanging="360"/>
      </w:pPr>
    </w:lvl>
    <w:lvl w:ilvl="2" w:tplc="FFFFFFFF" w:tentative="1">
      <w:start w:val="1"/>
      <w:numFmt w:val="lowerRoman"/>
      <w:lvlText w:val="%3."/>
      <w:lvlJc w:val="right"/>
      <w:pPr>
        <w:ind w:left="4080" w:hanging="180"/>
      </w:pPr>
    </w:lvl>
    <w:lvl w:ilvl="3" w:tplc="FFFFFFFF" w:tentative="1">
      <w:start w:val="1"/>
      <w:numFmt w:val="decimal"/>
      <w:lvlText w:val="%4."/>
      <w:lvlJc w:val="left"/>
      <w:pPr>
        <w:ind w:left="4800" w:hanging="360"/>
      </w:pPr>
    </w:lvl>
    <w:lvl w:ilvl="4" w:tplc="FFFFFFFF" w:tentative="1">
      <w:start w:val="1"/>
      <w:numFmt w:val="lowerLetter"/>
      <w:lvlText w:val="%5."/>
      <w:lvlJc w:val="left"/>
      <w:pPr>
        <w:ind w:left="5520" w:hanging="360"/>
      </w:pPr>
    </w:lvl>
    <w:lvl w:ilvl="5" w:tplc="FFFFFFFF" w:tentative="1">
      <w:start w:val="1"/>
      <w:numFmt w:val="lowerRoman"/>
      <w:lvlText w:val="%6."/>
      <w:lvlJc w:val="right"/>
      <w:pPr>
        <w:ind w:left="6240" w:hanging="180"/>
      </w:pPr>
    </w:lvl>
    <w:lvl w:ilvl="6" w:tplc="FFFFFFFF" w:tentative="1">
      <w:start w:val="1"/>
      <w:numFmt w:val="decimal"/>
      <w:lvlText w:val="%7."/>
      <w:lvlJc w:val="left"/>
      <w:pPr>
        <w:ind w:left="6960" w:hanging="360"/>
      </w:pPr>
    </w:lvl>
    <w:lvl w:ilvl="7" w:tplc="FFFFFFFF" w:tentative="1">
      <w:start w:val="1"/>
      <w:numFmt w:val="lowerLetter"/>
      <w:lvlText w:val="%8."/>
      <w:lvlJc w:val="left"/>
      <w:pPr>
        <w:ind w:left="7680" w:hanging="360"/>
      </w:pPr>
    </w:lvl>
    <w:lvl w:ilvl="8" w:tplc="FFFFFFFF" w:tentative="1">
      <w:start w:val="1"/>
      <w:numFmt w:val="lowerRoman"/>
      <w:lvlText w:val="%9."/>
      <w:lvlJc w:val="right"/>
      <w:pPr>
        <w:ind w:left="8400" w:hanging="180"/>
      </w:pPr>
    </w:lvl>
  </w:abstractNum>
  <w:abstractNum w:abstractNumId="3" w15:restartNumberingAfterBreak="0">
    <w:nsid w:val="0CD5002C"/>
    <w:multiLevelType w:val="hybridMultilevel"/>
    <w:tmpl w:val="690459AE"/>
    <w:lvl w:ilvl="0" w:tplc="0409000F">
      <w:start w:val="1"/>
      <w:numFmt w:val="decimal"/>
      <w:lvlText w:val="%1."/>
      <w:lvlJc w:val="left"/>
      <w:pPr>
        <w:ind w:left="896" w:hanging="360"/>
      </w:pPr>
    </w:lvl>
    <w:lvl w:ilvl="1" w:tplc="04090019" w:tentative="1">
      <w:start w:val="1"/>
      <w:numFmt w:val="lowerLetter"/>
      <w:lvlText w:val="%2."/>
      <w:lvlJc w:val="left"/>
      <w:pPr>
        <w:ind w:left="1616" w:hanging="360"/>
      </w:pPr>
    </w:lvl>
    <w:lvl w:ilvl="2" w:tplc="0409001B" w:tentative="1">
      <w:start w:val="1"/>
      <w:numFmt w:val="lowerRoman"/>
      <w:lvlText w:val="%3."/>
      <w:lvlJc w:val="right"/>
      <w:pPr>
        <w:ind w:left="2336" w:hanging="180"/>
      </w:pPr>
    </w:lvl>
    <w:lvl w:ilvl="3" w:tplc="0409000F" w:tentative="1">
      <w:start w:val="1"/>
      <w:numFmt w:val="decimal"/>
      <w:lvlText w:val="%4."/>
      <w:lvlJc w:val="left"/>
      <w:pPr>
        <w:ind w:left="3056" w:hanging="360"/>
      </w:pPr>
    </w:lvl>
    <w:lvl w:ilvl="4" w:tplc="04090019" w:tentative="1">
      <w:start w:val="1"/>
      <w:numFmt w:val="lowerLetter"/>
      <w:lvlText w:val="%5."/>
      <w:lvlJc w:val="left"/>
      <w:pPr>
        <w:ind w:left="3776" w:hanging="360"/>
      </w:pPr>
    </w:lvl>
    <w:lvl w:ilvl="5" w:tplc="0409001B" w:tentative="1">
      <w:start w:val="1"/>
      <w:numFmt w:val="lowerRoman"/>
      <w:lvlText w:val="%6."/>
      <w:lvlJc w:val="right"/>
      <w:pPr>
        <w:ind w:left="4496" w:hanging="180"/>
      </w:pPr>
    </w:lvl>
    <w:lvl w:ilvl="6" w:tplc="0409000F" w:tentative="1">
      <w:start w:val="1"/>
      <w:numFmt w:val="decimal"/>
      <w:lvlText w:val="%7."/>
      <w:lvlJc w:val="left"/>
      <w:pPr>
        <w:ind w:left="5216" w:hanging="360"/>
      </w:pPr>
    </w:lvl>
    <w:lvl w:ilvl="7" w:tplc="04090019" w:tentative="1">
      <w:start w:val="1"/>
      <w:numFmt w:val="lowerLetter"/>
      <w:lvlText w:val="%8."/>
      <w:lvlJc w:val="left"/>
      <w:pPr>
        <w:ind w:left="5936" w:hanging="360"/>
      </w:pPr>
    </w:lvl>
    <w:lvl w:ilvl="8" w:tplc="0409001B" w:tentative="1">
      <w:start w:val="1"/>
      <w:numFmt w:val="lowerRoman"/>
      <w:lvlText w:val="%9."/>
      <w:lvlJc w:val="right"/>
      <w:pPr>
        <w:ind w:left="6656" w:hanging="180"/>
      </w:pPr>
    </w:lvl>
  </w:abstractNum>
  <w:abstractNum w:abstractNumId="4" w15:restartNumberingAfterBreak="0">
    <w:nsid w:val="20B1523F"/>
    <w:multiLevelType w:val="multilevel"/>
    <w:tmpl w:val="5214493E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Restart w:val="0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5" w15:restartNumberingAfterBreak="0">
    <w:nsid w:val="222C3552"/>
    <w:multiLevelType w:val="hybridMultilevel"/>
    <w:tmpl w:val="2D5C6734"/>
    <w:lvl w:ilvl="0" w:tplc="0409000F">
      <w:start w:val="1"/>
      <w:numFmt w:val="decimal"/>
      <w:lvlText w:val="%1."/>
      <w:lvlJc w:val="left"/>
      <w:pPr>
        <w:ind w:left="46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0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7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440" w:hanging="360"/>
      </w:pPr>
      <w:rPr>
        <w:rFonts w:ascii="Wingdings" w:hAnsi="Wingdings" w:hint="default"/>
      </w:rPr>
    </w:lvl>
  </w:abstractNum>
  <w:abstractNum w:abstractNumId="6" w15:restartNumberingAfterBreak="0">
    <w:nsid w:val="37660336"/>
    <w:multiLevelType w:val="hybridMultilevel"/>
    <w:tmpl w:val="EA402BE8"/>
    <w:lvl w:ilvl="0" w:tplc="D1FC46B0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A17CE3"/>
    <w:multiLevelType w:val="hybridMultilevel"/>
    <w:tmpl w:val="4A342D44"/>
    <w:lvl w:ilvl="0" w:tplc="EBD030B2">
      <w:start w:val="1"/>
      <w:numFmt w:val="decimal"/>
      <w:pStyle w:val="Reference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799776D"/>
    <w:multiLevelType w:val="hybridMultilevel"/>
    <w:tmpl w:val="208E4EAA"/>
    <w:lvl w:ilvl="0" w:tplc="2C54DA7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4063129"/>
    <w:multiLevelType w:val="hybridMultilevel"/>
    <w:tmpl w:val="8ACE883C"/>
    <w:lvl w:ilvl="0" w:tplc="D91EE27A">
      <w:start w:val="1"/>
      <w:numFmt w:val="lowerLetter"/>
      <w:lvlText w:val="(%1)"/>
      <w:lvlJc w:val="left"/>
      <w:pPr>
        <w:ind w:left="360" w:hanging="360"/>
      </w:pPr>
      <w:rPr>
        <w:rFonts w:hint="default"/>
        <w:color w:val="002060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C402C58"/>
    <w:multiLevelType w:val="hybridMultilevel"/>
    <w:tmpl w:val="3216D2F0"/>
    <w:lvl w:ilvl="0" w:tplc="F9EEA436">
      <w:start w:val="1"/>
      <w:numFmt w:val="decimal"/>
      <w:pStyle w:val="figurecaption"/>
      <w:lvlText w:val="Figure %1. "/>
      <w:lvlJc w:val="left"/>
      <w:pPr>
        <w:tabs>
          <w:tab w:val="num" w:pos="135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 w15:restartNumberingAfterBreak="0">
    <w:nsid w:val="6CD32DA8"/>
    <w:multiLevelType w:val="singleLevel"/>
    <w:tmpl w:val="A4E43E8A"/>
    <w:lvl w:ilvl="0">
      <w:start w:val="1"/>
      <w:numFmt w:val="decimal"/>
      <w:pStyle w:val="tablehead"/>
      <w:lvlText w:val="Table %1"/>
      <w:lvlJc w:val="left"/>
      <w:pPr>
        <w:tabs>
          <w:tab w:val="num" w:pos="108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sz w:val="24"/>
        <w:szCs w:val="16"/>
      </w:rPr>
    </w:lvl>
  </w:abstractNum>
  <w:abstractNum w:abstractNumId="12" w15:restartNumberingAfterBreak="0">
    <w:nsid w:val="6D523A3B"/>
    <w:multiLevelType w:val="hybridMultilevel"/>
    <w:tmpl w:val="37F2C972"/>
    <w:lvl w:ilvl="0" w:tplc="14FE9774">
      <w:start w:val="1"/>
      <w:numFmt w:val="decimal"/>
      <w:lvlText w:val="Figure %1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16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1A24C2"/>
    <w:multiLevelType w:val="hybridMultilevel"/>
    <w:tmpl w:val="BB846A22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6B3501"/>
    <w:multiLevelType w:val="hybridMultilevel"/>
    <w:tmpl w:val="37F2C972"/>
    <w:lvl w:ilvl="0" w:tplc="14FE9774">
      <w:start w:val="1"/>
      <w:numFmt w:val="decimal"/>
      <w:lvlText w:val="Figure %1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16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6"/>
  </w:num>
  <w:num w:numId="4">
    <w:abstractNumId w:val="5"/>
  </w:num>
  <w:num w:numId="5">
    <w:abstractNumId w:val="10"/>
  </w:num>
  <w:num w:numId="6">
    <w:abstractNumId w:val="8"/>
  </w:num>
  <w:num w:numId="7">
    <w:abstractNumId w:val="11"/>
  </w:num>
  <w:num w:numId="8">
    <w:abstractNumId w:val="12"/>
  </w:num>
  <w:num w:numId="9">
    <w:abstractNumId w:val="14"/>
  </w:num>
  <w:num w:numId="10">
    <w:abstractNumId w:val="7"/>
  </w:num>
  <w:num w:numId="11">
    <w:abstractNumId w:val="2"/>
  </w:num>
  <w:num w:numId="12">
    <w:abstractNumId w:val="9"/>
  </w:num>
  <w:num w:numId="13">
    <w:abstractNumId w:val="1"/>
  </w:num>
  <w:num w:numId="14">
    <w:abstractNumId w:val="3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oNotDisplayPageBoundaries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doNotHyphenateCaps/>
  <w:evenAndOddHeaders/>
  <w:drawingGridHorizontalSpacing w:val="110"/>
  <w:displayHorizontalDrawingGridEvery w:val="2"/>
  <w:noPunctuationKerning/>
  <w:characterSpacingControl w:val="doNotCompress"/>
  <w:doNotValidateAgainstSchema/>
  <w:doNotDemarcateInvalidXml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pos w:val="sectEnd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zze9xflap9tdea9t95fzr7v9wpp50a05sd&quot;&gt;SNS-Converted&lt;record-ids&gt;&lt;item&gt;564&lt;/item&gt;&lt;/record-ids&gt;&lt;/item&gt;&lt;/Libraries&gt;"/>
  </w:docVars>
  <w:rsids>
    <w:rsidRoot w:val="003A57B9"/>
    <w:rsid w:val="00001CB9"/>
    <w:rsid w:val="00002BB2"/>
    <w:rsid w:val="00003A3A"/>
    <w:rsid w:val="0000635F"/>
    <w:rsid w:val="00010BA6"/>
    <w:rsid w:val="00011A70"/>
    <w:rsid w:val="0001298D"/>
    <w:rsid w:val="00013091"/>
    <w:rsid w:val="000164A5"/>
    <w:rsid w:val="00016611"/>
    <w:rsid w:val="0002298A"/>
    <w:rsid w:val="00024FF6"/>
    <w:rsid w:val="000307F0"/>
    <w:rsid w:val="000324BE"/>
    <w:rsid w:val="00032A71"/>
    <w:rsid w:val="00035A70"/>
    <w:rsid w:val="00041CD4"/>
    <w:rsid w:val="0004212D"/>
    <w:rsid w:val="000519CA"/>
    <w:rsid w:val="00051FE6"/>
    <w:rsid w:val="00056FC2"/>
    <w:rsid w:val="00062E4D"/>
    <w:rsid w:val="0006394C"/>
    <w:rsid w:val="000662C1"/>
    <w:rsid w:val="0006688E"/>
    <w:rsid w:val="00066C46"/>
    <w:rsid w:val="000716D5"/>
    <w:rsid w:val="00073F80"/>
    <w:rsid w:val="00074A04"/>
    <w:rsid w:val="00074D4B"/>
    <w:rsid w:val="00076873"/>
    <w:rsid w:val="0007703A"/>
    <w:rsid w:val="000772BF"/>
    <w:rsid w:val="00077687"/>
    <w:rsid w:val="000779BC"/>
    <w:rsid w:val="000809D1"/>
    <w:rsid w:val="00081968"/>
    <w:rsid w:val="00081E74"/>
    <w:rsid w:val="00082ABA"/>
    <w:rsid w:val="00090689"/>
    <w:rsid w:val="0009152A"/>
    <w:rsid w:val="00092E73"/>
    <w:rsid w:val="00096F8C"/>
    <w:rsid w:val="000A3383"/>
    <w:rsid w:val="000A48CB"/>
    <w:rsid w:val="000A6B54"/>
    <w:rsid w:val="000B0F10"/>
    <w:rsid w:val="000B2B1F"/>
    <w:rsid w:val="000B4348"/>
    <w:rsid w:val="000B5D71"/>
    <w:rsid w:val="000B6E6E"/>
    <w:rsid w:val="000B70D7"/>
    <w:rsid w:val="000B7597"/>
    <w:rsid w:val="000C06A1"/>
    <w:rsid w:val="000C07D6"/>
    <w:rsid w:val="000C0878"/>
    <w:rsid w:val="000C2F0D"/>
    <w:rsid w:val="000C763E"/>
    <w:rsid w:val="000C78BB"/>
    <w:rsid w:val="000C7BF0"/>
    <w:rsid w:val="000D0285"/>
    <w:rsid w:val="000D2A86"/>
    <w:rsid w:val="000D4DD2"/>
    <w:rsid w:val="000D7EC6"/>
    <w:rsid w:val="000D7FE2"/>
    <w:rsid w:val="000E0293"/>
    <w:rsid w:val="000E065D"/>
    <w:rsid w:val="000E2F2F"/>
    <w:rsid w:val="000E3015"/>
    <w:rsid w:val="000E3323"/>
    <w:rsid w:val="000E44EF"/>
    <w:rsid w:val="000E4925"/>
    <w:rsid w:val="000F07B6"/>
    <w:rsid w:val="000F159B"/>
    <w:rsid w:val="000F17F1"/>
    <w:rsid w:val="000F5740"/>
    <w:rsid w:val="000F64B1"/>
    <w:rsid w:val="001001DB"/>
    <w:rsid w:val="001027F5"/>
    <w:rsid w:val="00104B80"/>
    <w:rsid w:val="00104CD4"/>
    <w:rsid w:val="001050EF"/>
    <w:rsid w:val="001051C0"/>
    <w:rsid w:val="0010548A"/>
    <w:rsid w:val="00106A9D"/>
    <w:rsid w:val="00107873"/>
    <w:rsid w:val="0011005F"/>
    <w:rsid w:val="00110E1B"/>
    <w:rsid w:val="00111349"/>
    <w:rsid w:val="00112160"/>
    <w:rsid w:val="00114DA8"/>
    <w:rsid w:val="00115CF4"/>
    <w:rsid w:val="001171A4"/>
    <w:rsid w:val="00120842"/>
    <w:rsid w:val="00121E9E"/>
    <w:rsid w:val="00132234"/>
    <w:rsid w:val="001330F1"/>
    <w:rsid w:val="00136739"/>
    <w:rsid w:val="0013704B"/>
    <w:rsid w:val="001409B6"/>
    <w:rsid w:val="0014538A"/>
    <w:rsid w:val="00145BC8"/>
    <w:rsid w:val="00151BF0"/>
    <w:rsid w:val="00152936"/>
    <w:rsid w:val="00162479"/>
    <w:rsid w:val="001635B5"/>
    <w:rsid w:val="00163BB6"/>
    <w:rsid w:val="00166910"/>
    <w:rsid w:val="00167227"/>
    <w:rsid w:val="00167615"/>
    <w:rsid w:val="00167D2F"/>
    <w:rsid w:val="00167E23"/>
    <w:rsid w:val="00167F93"/>
    <w:rsid w:val="0017227B"/>
    <w:rsid w:val="00174512"/>
    <w:rsid w:val="001750F5"/>
    <w:rsid w:val="00175509"/>
    <w:rsid w:val="001758C2"/>
    <w:rsid w:val="001761A8"/>
    <w:rsid w:val="0017695D"/>
    <w:rsid w:val="00181C43"/>
    <w:rsid w:val="001854D4"/>
    <w:rsid w:val="001910E7"/>
    <w:rsid w:val="00197DAF"/>
    <w:rsid w:val="001A27C7"/>
    <w:rsid w:val="001A75A7"/>
    <w:rsid w:val="001B1A68"/>
    <w:rsid w:val="001B63B5"/>
    <w:rsid w:val="001B6D85"/>
    <w:rsid w:val="001C4B6B"/>
    <w:rsid w:val="001C5322"/>
    <w:rsid w:val="001C53B0"/>
    <w:rsid w:val="001C57A9"/>
    <w:rsid w:val="001C6AF1"/>
    <w:rsid w:val="001C771D"/>
    <w:rsid w:val="001D04E0"/>
    <w:rsid w:val="001D07B0"/>
    <w:rsid w:val="001D3849"/>
    <w:rsid w:val="001D5BB3"/>
    <w:rsid w:val="001E02BF"/>
    <w:rsid w:val="001E0B0E"/>
    <w:rsid w:val="001E1957"/>
    <w:rsid w:val="001E20F2"/>
    <w:rsid w:val="001E20FF"/>
    <w:rsid w:val="001E72BB"/>
    <w:rsid w:val="001E771A"/>
    <w:rsid w:val="001F3DDF"/>
    <w:rsid w:val="001F41FF"/>
    <w:rsid w:val="001F5F71"/>
    <w:rsid w:val="001F69CE"/>
    <w:rsid w:val="001F6CF9"/>
    <w:rsid w:val="001F7A55"/>
    <w:rsid w:val="001F7D15"/>
    <w:rsid w:val="00201767"/>
    <w:rsid w:val="00201D6F"/>
    <w:rsid w:val="0020202C"/>
    <w:rsid w:val="002029F1"/>
    <w:rsid w:val="002116EA"/>
    <w:rsid w:val="00211C4C"/>
    <w:rsid w:val="00211EF2"/>
    <w:rsid w:val="00212750"/>
    <w:rsid w:val="00213AAD"/>
    <w:rsid w:val="00213B2C"/>
    <w:rsid w:val="00217D96"/>
    <w:rsid w:val="00217EAC"/>
    <w:rsid w:val="00221C8C"/>
    <w:rsid w:val="002228AA"/>
    <w:rsid w:val="002237EA"/>
    <w:rsid w:val="00224A8C"/>
    <w:rsid w:val="00227989"/>
    <w:rsid w:val="0023688D"/>
    <w:rsid w:val="00237039"/>
    <w:rsid w:val="00241429"/>
    <w:rsid w:val="00242108"/>
    <w:rsid w:val="00242B3B"/>
    <w:rsid w:val="00244A33"/>
    <w:rsid w:val="002456E6"/>
    <w:rsid w:val="00245B3B"/>
    <w:rsid w:val="00246309"/>
    <w:rsid w:val="0024755E"/>
    <w:rsid w:val="0027533E"/>
    <w:rsid w:val="00282E2F"/>
    <w:rsid w:val="002867E3"/>
    <w:rsid w:val="00292860"/>
    <w:rsid w:val="00292D86"/>
    <w:rsid w:val="00296B95"/>
    <w:rsid w:val="002A02CF"/>
    <w:rsid w:val="002A0344"/>
    <w:rsid w:val="002A2E6A"/>
    <w:rsid w:val="002A4ABB"/>
    <w:rsid w:val="002A7161"/>
    <w:rsid w:val="002A73A1"/>
    <w:rsid w:val="002A7A83"/>
    <w:rsid w:val="002B0F35"/>
    <w:rsid w:val="002B6D6A"/>
    <w:rsid w:val="002C0B43"/>
    <w:rsid w:val="002C11E5"/>
    <w:rsid w:val="002C1955"/>
    <w:rsid w:val="002C1BA6"/>
    <w:rsid w:val="002C43DF"/>
    <w:rsid w:val="002C5ED7"/>
    <w:rsid w:val="002C609C"/>
    <w:rsid w:val="002D27AA"/>
    <w:rsid w:val="002D4B83"/>
    <w:rsid w:val="002D783F"/>
    <w:rsid w:val="002E1648"/>
    <w:rsid w:val="002E1E73"/>
    <w:rsid w:val="002E3742"/>
    <w:rsid w:val="002E4311"/>
    <w:rsid w:val="002E5014"/>
    <w:rsid w:val="002E559E"/>
    <w:rsid w:val="002E6298"/>
    <w:rsid w:val="002F0C1B"/>
    <w:rsid w:val="002F10CA"/>
    <w:rsid w:val="002F27B9"/>
    <w:rsid w:val="002F3946"/>
    <w:rsid w:val="002F3958"/>
    <w:rsid w:val="002F3983"/>
    <w:rsid w:val="002F4217"/>
    <w:rsid w:val="002F51FB"/>
    <w:rsid w:val="002F5B59"/>
    <w:rsid w:val="002F7E6B"/>
    <w:rsid w:val="002F7F2F"/>
    <w:rsid w:val="0030008D"/>
    <w:rsid w:val="0030193C"/>
    <w:rsid w:val="0030671B"/>
    <w:rsid w:val="00310722"/>
    <w:rsid w:val="003108C0"/>
    <w:rsid w:val="003142D2"/>
    <w:rsid w:val="0031585C"/>
    <w:rsid w:val="00316CF5"/>
    <w:rsid w:val="00321939"/>
    <w:rsid w:val="00326702"/>
    <w:rsid w:val="00326D75"/>
    <w:rsid w:val="00333326"/>
    <w:rsid w:val="00334874"/>
    <w:rsid w:val="00336ECA"/>
    <w:rsid w:val="00342074"/>
    <w:rsid w:val="00344925"/>
    <w:rsid w:val="003456A4"/>
    <w:rsid w:val="00356512"/>
    <w:rsid w:val="00356C29"/>
    <w:rsid w:val="003622EA"/>
    <w:rsid w:val="00362310"/>
    <w:rsid w:val="00362BE7"/>
    <w:rsid w:val="00371E71"/>
    <w:rsid w:val="00375402"/>
    <w:rsid w:val="00376EC4"/>
    <w:rsid w:val="003779BB"/>
    <w:rsid w:val="00380601"/>
    <w:rsid w:val="00380950"/>
    <w:rsid w:val="0038130B"/>
    <w:rsid w:val="00384C70"/>
    <w:rsid w:val="00384F61"/>
    <w:rsid w:val="00385C24"/>
    <w:rsid w:val="00391E6B"/>
    <w:rsid w:val="00391EA5"/>
    <w:rsid w:val="00393358"/>
    <w:rsid w:val="003936B2"/>
    <w:rsid w:val="0039511C"/>
    <w:rsid w:val="003957B7"/>
    <w:rsid w:val="003A0398"/>
    <w:rsid w:val="003A2179"/>
    <w:rsid w:val="003A57B9"/>
    <w:rsid w:val="003B14E6"/>
    <w:rsid w:val="003B4DFC"/>
    <w:rsid w:val="003B5E96"/>
    <w:rsid w:val="003B722B"/>
    <w:rsid w:val="003B7C78"/>
    <w:rsid w:val="003B7CD4"/>
    <w:rsid w:val="003C13FA"/>
    <w:rsid w:val="003C1F14"/>
    <w:rsid w:val="003C51E9"/>
    <w:rsid w:val="003C5469"/>
    <w:rsid w:val="003C6B6A"/>
    <w:rsid w:val="003C7429"/>
    <w:rsid w:val="003C777B"/>
    <w:rsid w:val="003C7891"/>
    <w:rsid w:val="003D7AFA"/>
    <w:rsid w:val="003D7E5A"/>
    <w:rsid w:val="003E3878"/>
    <w:rsid w:val="003E3914"/>
    <w:rsid w:val="003E4104"/>
    <w:rsid w:val="003F0EF7"/>
    <w:rsid w:val="003F542E"/>
    <w:rsid w:val="003F651E"/>
    <w:rsid w:val="00401CC0"/>
    <w:rsid w:val="004020C6"/>
    <w:rsid w:val="0040223D"/>
    <w:rsid w:val="00402A41"/>
    <w:rsid w:val="004030AD"/>
    <w:rsid w:val="00403744"/>
    <w:rsid w:val="00405556"/>
    <w:rsid w:val="00410D95"/>
    <w:rsid w:val="00414CD7"/>
    <w:rsid w:val="00415D1E"/>
    <w:rsid w:val="00416986"/>
    <w:rsid w:val="0042076E"/>
    <w:rsid w:val="004247D2"/>
    <w:rsid w:val="004258ED"/>
    <w:rsid w:val="004265B9"/>
    <w:rsid w:val="00426DFE"/>
    <w:rsid w:val="00427542"/>
    <w:rsid w:val="00430882"/>
    <w:rsid w:val="004315B2"/>
    <w:rsid w:val="00433413"/>
    <w:rsid w:val="00437914"/>
    <w:rsid w:val="00441B73"/>
    <w:rsid w:val="00446EDC"/>
    <w:rsid w:val="004530F1"/>
    <w:rsid w:val="00454254"/>
    <w:rsid w:val="004544CA"/>
    <w:rsid w:val="00460636"/>
    <w:rsid w:val="00461C5A"/>
    <w:rsid w:val="00462F0F"/>
    <w:rsid w:val="004659A1"/>
    <w:rsid w:val="004665E9"/>
    <w:rsid w:val="00466B36"/>
    <w:rsid w:val="004676D7"/>
    <w:rsid w:val="00467EE9"/>
    <w:rsid w:val="004743D0"/>
    <w:rsid w:val="00474C51"/>
    <w:rsid w:val="00475A88"/>
    <w:rsid w:val="004778AC"/>
    <w:rsid w:val="004809A5"/>
    <w:rsid w:val="00481267"/>
    <w:rsid w:val="00484EDB"/>
    <w:rsid w:val="0048633D"/>
    <w:rsid w:val="00486E19"/>
    <w:rsid w:val="0049225E"/>
    <w:rsid w:val="00494114"/>
    <w:rsid w:val="00496F0E"/>
    <w:rsid w:val="004A1EE8"/>
    <w:rsid w:val="004A2723"/>
    <w:rsid w:val="004A3755"/>
    <w:rsid w:val="004A37AE"/>
    <w:rsid w:val="004A57A9"/>
    <w:rsid w:val="004A7259"/>
    <w:rsid w:val="004A7A93"/>
    <w:rsid w:val="004A7B9C"/>
    <w:rsid w:val="004B0C1F"/>
    <w:rsid w:val="004B1852"/>
    <w:rsid w:val="004B41A3"/>
    <w:rsid w:val="004B43FB"/>
    <w:rsid w:val="004B60F1"/>
    <w:rsid w:val="004C089B"/>
    <w:rsid w:val="004C5F29"/>
    <w:rsid w:val="004D3EE3"/>
    <w:rsid w:val="004D4020"/>
    <w:rsid w:val="004D4074"/>
    <w:rsid w:val="004D69A8"/>
    <w:rsid w:val="004D6D81"/>
    <w:rsid w:val="004D6D87"/>
    <w:rsid w:val="004E0F33"/>
    <w:rsid w:val="004E3913"/>
    <w:rsid w:val="004E5674"/>
    <w:rsid w:val="004E7DC1"/>
    <w:rsid w:val="004F03DB"/>
    <w:rsid w:val="004F137A"/>
    <w:rsid w:val="004F2391"/>
    <w:rsid w:val="004F2592"/>
    <w:rsid w:val="004F2FBA"/>
    <w:rsid w:val="004F34DA"/>
    <w:rsid w:val="004F3E8E"/>
    <w:rsid w:val="005017D6"/>
    <w:rsid w:val="00506A5B"/>
    <w:rsid w:val="00507460"/>
    <w:rsid w:val="00507868"/>
    <w:rsid w:val="00512B0E"/>
    <w:rsid w:val="005142C7"/>
    <w:rsid w:val="005150ED"/>
    <w:rsid w:val="005169CF"/>
    <w:rsid w:val="00517C15"/>
    <w:rsid w:val="0052122F"/>
    <w:rsid w:val="00521B7B"/>
    <w:rsid w:val="00523523"/>
    <w:rsid w:val="00523A39"/>
    <w:rsid w:val="00524B8E"/>
    <w:rsid w:val="00524BC9"/>
    <w:rsid w:val="00524FFC"/>
    <w:rsid w:val="00526840"/>
    <w:rsid w:val="00530521"/>
    <w:rsid w:val="005311E9"/>
    <w:rsid w:val="00531C00"/>
    <w:rsid w:val="0053348A"/>
    <w:rsid w:val="00534944"/>
    <w:rsid w:val="00534F98"/>
    <w:rsid w:val="00537498"/>
    <w:rsid w:val="00541841"/>
    <w:rsid w:val="00542832"/>
    <w:rsid w:val="00543BEB"/>
    <w:rsid w:val="005447A4"/>
    <w:rsid w:val="0054744D"/>
    <w:rsid w:val="00547E0F"/>
    <w:rsid w:val="00547F47"/>
    <w:rsid w:val="005522E1"/>
    <w:rsid w:val="005523A0"/>
    <w:rsid w:val="00552484"/>
    <w:rsid w:val="00552687"/>
    <w:rsid w:val="0055374E"/>
    <w:rsid w:val="00555CFB"/>
    <w:rsid w:val="00555F0D"/>
    <w:rsid w:val="00562F3C"/>
    <w:rsid w:val="0056410D"/>
    <w:rsid w:val="0057018E"/>
    <w:rsid w:val="0057291A"/>
    <w:rsid w:val="005746EF"/>
    <w:rsid w:val="0057531B"/>
    <w:rsid w:val="0057549A"/>
    <w:rsid w:val="00582D2D"/>
    <w:rsid w:val="00584859"/>
    <w:rsid w:val="00585EBE"/>
    <w:rsid w:val="00587B70"/>
    <w:rsid w:val="0059395C"/>
    <w:rsid w:val="005943CE"/>
    <w:rsid w:val="00597E91"/>
    <w:rsid w:val="005A08DC"/>
    <w:rsid w:val="005A361E"/>
    <w:rsid w:val="005A7477"/>
    <w:rsid w:val="005B3F67"/>
    <w:rsid w:val="005B4243"/>
    <w:rsid w:val="005B5CD6"/>
    <w:rsid w:val="005C1AB3"/>
    <w:rsid w:val="005C27B8"/>
    <w:rsid w:val="005C2BE3"/>
    <w:rsid w:val="005C521B"/>
    <w:rsid w:val="005C5D25"/>
    <w:rsid w:val="005C6B5E"/>
    <w:rsid w:val="005C713A"/>
    <w:rsid w:val="005C7642"/>
    <w:rsid w:val="005D1156"/>
    <w:rsid w:val="005D3BA7"/>
    <w:rsid w:val="005D3E56"/>
    <w:rsid w:val="005D617D"/>
    <w:rsid w:val="005E18B0"/>
    <w:rsid w:val="005E2248"/>
    <w:rsid w:val="005E2EBF"/>
    <w:rsid w:val="005E588E"/>
    <w:rsid w:val="005E5D9E"/>
    <w:rsid w:val="005E6BCD"/>
    <w:rsid w:val="005E6E81"/>
    <w:rsid w:val="005F0809"/>
    <w:rsid w:val="005F3373"/>
    <w:rsid w:val="005F3FCD"/>
    <w:rsid w:val="005F6CB4"/>
    <w:rsid w:val="00603336"/>
    <w:rsid w:val="006056BB"/>
    <w:rsid w:val="006076FB"/>
    <w:rsid w:val="006107FF"/>
    <w:rsid w:val="00610C38"/>
    <w:rsid w:val="00611BFB"/>
    <w:rsid w:val="006123FB"/>
    <w:rsid w:val="006125E0"/>
    <w:rsid w:val="006127FC"/>
    <w:rsid w:val="006140E9"/>
    <w:rsid w:val="00615461"/>
    <w:rsid w:val="006158C4"/>
    <w:rsid w:val="006169BD"/>
    <w:rsid w:val="00617046"/>
    <w:rsid w:val="0062011B"/>
    <w:rsid w:val="006236BD"/>
    <w:rsid w:val="006238BE"/>
    <w:rsid w:val="0062458D"/>
    <w:rsid w:val="006258A1"/>
    <w:rsid w:val="00626FF9"/>
    <w:rsid w:val="0063066B"/>
    <w:rsid w:val="00633440"/>
    <w:rsid w:val="006351C1"/>
    <w:rsid w:val="006359B7"/>
    <w:rsid w:val="00636E77"/>
    <w:rsid w:val="006417DB"/>
    <w:rsid w:val="00641A46"/>
    <w:rsid w:val="006461DA"/>
    <w:rsid w:val="006464E2"/>
    <w:rsid w:val="00646930"/>
    <w:rsid w:val="00650595"/>
    <w:rsid w:val="00651B0C"/>
    <w:rsid w:val="00651C21"/>
    <w:rsid w:val="00653074"/>
    <w:rsid w:val="00653DD5"/>
    <w:rsid w:val="0065642F"/>
    <w:rsid w:val="00657294"/>
    <w:rsid w:val="00660944"/>
    <w:rsid w:val="00664A82"/>
    <w:rsid w:val="006655AD"/>
    <w:rsid w:val="0066593B"/>
    <w:rsid w:val="0066737E"/>
    <w:rsid w:val="006702CF"/>
    <w:rsid w:val="00671394"/>
    <w:rsid w:val="0067223F"/>
    <w:rsid w:val="00674F8A"/>
    <w:rsid w:val="00675769"/>
    <w:rsid w:val="00677144"/>
    <w:rsid w:val="00677BE5"/>
    <w:rsid w:val="006813AD"/>
    <w:rsid w:val="006817FF"/>
    <w:rsid w:val="00681C76"/>
    <w:rsid w:val="00682297"/>
    <w:rsid w:val="00682DCD"/>
    <w:rsid w:val="006830D5"/>
    <w:rsid w:val="00683BCE"/>
    <w:rsid w:val="00685124"/>
    <w:rsid w:val="006877DD"/>
    <w:rsid w:val="00687DC6"/>
    <w:rsid w:val="00690ADF"/>
    <w:rsid w:val="00697C20"/>
    <w:rsid w:val="006A01AF"/>
    <w:rsid w:val="006A46BB"/>
    <w:rsid w:val="006B207A"/>
    <w:rsid w:val="006B229A"/>
    <w:rsid w:val="006B2307"/>
    <w:rsid w:val="006C2FEE"/>
    <w:rsid w:val="006C326B"/>
    <w:rsid w:val="006C52C7"/>
    <w:rsid w:val="006C6969"/>
    <w:rsid w:val="006C6B10"/>
    <w:rsid w:val="006C78A1"/>
    <w:rsid w:val="006D5EA2"/>
    <w:rsid w:val="006D6193"/>
    <w:rsid w:val="006D63F9"/>
    <w:rsid w:val="006D64BC"/>
    <w:rsid w:val="006D6F8C"/>
    <w:rsid w:val="006E042B"/>
    <w:rsid w:val="006E1CCB"/>
    <w:rsid w:val="006E2174"/>
    <w:rsid w:val="006E3335"/>
    <w:rsid w:val="006E3D0A"/>
    <w:rsid w:val="006E468E"/>
    <w:rsid w:val="006E7DA9"/>
    <w:rsid w:val="006F0B1C"/>
    <w:rsid w:val="006F13BA"/>
    <w:rsid w:val="006F13FA"/>
    <w:rsid w:val="006F3653"/>
    <w:rsid w:val="006F3A1F"/>
    <w:rsid w:val="006F3BEF"/>
    <w:rsid w:val="006F43D0"/>
    <w:rsid w:val="006F4F4A"/>
    <w:rsid w:val="006F60C8"/>
    <w:rsid w:val="0070073B"/>
    <w:rsid w:val="0070581B"/>
    <w:rsid w:val="0071092C"/>
    <w:rsid w:val="00715E00"/>
    <w:rsid w:val="00716FA3"/>
    <w:rsid w:val="00720064"/>
    <w:rsid w:val="0072255C"/>
    <w:rsid w:val="00725828"/>
    <w:rsid w:val="007263A4"/>
    <w:rsid w:val="00726A42"/>
    <w:rsid w:val="0073253A"/>
    <w:rsid w:val="00732A09"/>
    <w:rsid w:val="00733557"/>
    <w:rsid w:val="00734B12"/>
    <w:rsid w:val="007361D9"/>
    <w:rsid w:val="00736AAE"/>
    <w:rsid w:val="0074118B"/>
    <w:rsid w:val="00741BBB"/>
    <w:rsid w:val="007561C5"/>
    <w:rsid w:val="0075645B"/>
    <w:rsid w:val="00756DA3"/>
    <w:rsid w:val="007624DC"/>
    <w:rsid w:val="00764B68"/>
    <w:rsid w:val="00764BB3"/>
    <w:rsid w:val="00765F56"/>
    <w:rsid w:val="00766889"/>
    <w:rsid w:val="007700B5"/>
    <w:rsid w:val="00770D7E"/>
    <w:rsid w:val="00773F09"/>
    <w:rsid w:val="00775C4A"/>
    <w:rsid w:val="00777E75"/>
    <w:rsid w:val="00780260"/>
    <w:rsid w:val="00780BA3"/>
    <w:rsid w:val="007844A0"/>
    <w:rsid w:val="00786FC3"/>
    <w:rsid w:val="00787966"/>
    <w:rsid w:val="007924C2"/>
    <w:rsid w:val="007926CD"/>
    <w:rsid w:val="007964F6"/>
    <w:rsid w:val="007970B8"/>
    <w:rsid w:val="007A136C"/>
    <w:rsid w:val="007A2394"/>
    <w:rsid w:val="007A65C0"/>
    <w:rsid w:val="007A7AF5"/>
    <w:rsid w:val="007B0D52"/>
    <w:rsid w:val="007B24A2"/>
    <w:rsid w:val="007B762F"/>
    <w:rsid w:val="007C2391"/>
    <w:rsid w:val="007C3A19"/>
    <w:rsid w:val="007C401C"/>
    <w:rsid w:val="007C40A8"/>
    <w:rsid w:val="007C42B9"/>
    <w:rsid w:val="007C6132"/>
    <w:rsid w:val="007D2852"/>
    <w:rsid w:val="007D381B"/>
    <w:rsid w:val="007D3929"/>
    <w:rsid w:val="007D3CF7"/>
    <w:rsid w:val="007E1144"/>
    <w:rsid w:val="007E5496"/>
    <w:rsid w:val="007E5FC3"/>
    <w:rsid w:val="007F38AB"/>
    <w:rsid w:val="007F7405"/>
    <w:rsid w:val="007F7D36"/>
    <w:rsid w:val="00804447"/>
    <w:rsid w:val="008100CB"/>
    <w:rsid w:val="0081391A"/>
    <w:rsid w:val="00813DE8"/>
    <w:rsid w:val="008200BB"/>
    <w:rsid w:val="00821601"/>
    <w:rsid w:val="008225A8"/>
    <w:rsid w:val="00822974"/>
    <w:rsid w:val="00824584"/>
    <w:rsid w:val="008256A1"/>
    <w:rsid w:val="00826973"/>
    <w:rsid w:val="00826C3B"/>
    <w:rsid w:val="00830559"/>
    <w:rsid w:val="00830B8F"/>
    <w:rsid w:val="008327C0"/>
    <w:rsid w:val="00832C20"/>
    <w:rsid w:val="008339CE"/>
    <w:rsid w:val="0083503B"/>
    <w:rsid w:val="008357C2"/>
    <w:rsid w:val="00836399"/>
    <w:rsid w:val="0084104F"/>
    <w:rsid w:val="0084257B"/>
    <w:rsid w:val="00844045"/>
    <w:rsid w:val="00844C2E"/>
    <w:rsid w:val="00851E94"/>
    <w:rsid w:val="0085243B"/>
    <w:rsid w:val="00852779"/>
    <w:rsid w:val="00852BD2"/>
    <w:rsid w:val="008541D8"/>
    <w:rsid w:val="008557A6"/>
    <w:rsid w:val="00864366"/>
    <w:rsid w:val="008734F0"/>
    <w:rsid w:val="00877C61"/>
    <w:rsid w:val="00881BA3"/>
    <w:rsid w:val="0088221D"/>
    <w:rsid w:val="0088223A"/>
    <w:rsid w:val="00883234"/>
    <w:rsid w:val="0088564F"/>
    <w:rsid w:val="008906E6"/>
    <w:rsid w:val="008909E8"/>
    <w:rsid w:val="0089265C"/>
    <w:rsid w:val="008936DE"/>
    <w:rsid w:val="00893DE0"/>
    <w:rsid w:val="0089515B"/>
    <w:rsid w:val="008A042C"/>
    <w:rsid w:val="008A0900"/>
    <w:rsid w:val="008A4160"/>
    <w:rsid w:val="008A4738"/>
    <w:rsid w:val="008A5E84"/>
    <w:rsid w:val="008B014F"/>
    <w:rsid w:val="008B0FFF"/>
    <w:rsid w:val="008B208E"/>
    <w:rsid w:val="008B2E0F"/>
    <w:rsid w:val="008B2E50"/>
    <w:rsid w:val="008B3A95"/>
    <w:rsid w:val="008B5D4B"/>
    <w:rsid w:val="008B6F7A"/>
    <w:rsid w:val="008C110B"/>
    <w:rsid w:val="008C1B9B"/>
    <w:rsid w:val="008C7BF2"/>
    <w:rsid w:val="008D0F48"/>
    <w:rsid w:val="008D3E5D"/>
    <w:rsid w:val="008D5E11"/>
    <w:rsid w:val="008D6674"/>
    <w:rsid w:val="008F553E"/>
    <w:rsid w:val="008F7CC3"/>
    <w:rsid w:val="00901628"/>
    <w:rsid w:val="00906C68"/>
    <w:rsid w:val="009078D4"/>
    <w:rsid w:val="009130D1"/>
    <w:rsid w:val="00915E97"/>
    <w:rsid w:val="0092061E"/>
    <w:rsid w:val="00921047"/>
    <w:rsid w:val="00921780"/>
    <w:rsid w:val="009217E9"/>
    <w:rsid w:val="00923328"/>
    <w:rsid w:val="009235DB"/>
    <w:rsid w:val="009236EA"/>
    <w:rsid w:val="009237C1"/>
    <w:rsid w:val="00931404"/>
    <w:rsid w:val="0093293E"/>
    <w:rsid w:val="00932E2D"/>
    <w:rsid w:val="0093451D"/>
    <w:rsid w:val="00935C25"/>
    <w:rsid w:val="00940B5F"/>
    <w:rsid w:val="009411AF"/>
    <w:rsid w:val="00942671"/>
    <w:rsid w:val="00942FFC"/>
    <w:rsid w:val="009450F0"/>
    <w:rsid w:val="00945CCC"/>
    <w:rsid w:val="00950074"/>
    <w:rsid w:val="0095597A"/>
    <w:rsid w:val="00957360"/>
    <w:rsid w:val="0096016E"/>
    <w:rsid w:val="009602E8"/>
    <w:rsid w:val="00961337"/>
    <w:rsid w:val="00961D4A"/>
    <w:rsid w:val="009662C6"/>
    <w:rsid w:val="00970805"/>
    <w:rsid w:val="00971982"/>
    <w:rsid w:val="00973B34"/>
    <w:rsid w:val="00974761"/>
    <w:rsid w:val="00975C93"/>
    <w:rsid w:val="00976ADA"/>
    <w:rsid w:val="00980CF4"/>
    <w:rsid w:val="00984333"/>
    <w:rsid w:val="009845A2"/>
    <w:rsid w:val="00985B0B"/>
    <w:rsid w:val="00985C4E"/>
    <w:rsid w:val="009863B6"/>
    <w:rsid w:val="0098652B"/>
    <w:rsid w:val="00986990"/>
    <w:rsid w:val="00992198"/>
    <w:rsid w:val="009922A3"/>
    <w:rsid w:val="00993126"/>
    <w:rsid w:val="009975D3"/>
    <w:rsid w:val="009A03A5"/>
    <w:rsid w:val="009A3429"/>
    <w:rsid w:val="009A400B"/>
    <w:rsid w:val="009A46F7"/>
    <w:rsid w:val="009A596D"/>
    <w:rsid w:val="009B2F1C"/>
    <w:rsid w:val="009B3F59"/>
    <w:rsid w:val="009B47E9"/>
    <w:rsid w:val="009B6795"/>
    <w:rsid w:val="009C6AAD"/>
    <w:rsid w:val="009C76D2"/>
    <w:rsid w:val="009C7781"/>
    <w:rsid w:val="009D032C"/>
    <w:rsid w:val="009D0CA5"/>
    <w:rsid w:val="009D15BE"/>
    <w:rsid w:val="009D2A16"/>
    <w:rsid w:val="009D62DB"/>
    <w:rsid w:val="009D652A"/>
    <w:rsid w:val="009D7295"/>
    <w:rsid w:val="009D796A"/>
    <w:rsid w:val="009E5112"/>
    <w:rsid w:val="009E65D0"/>
    <w:rsid w:val="009F2FFF"/>
    <w:rsid w:val="00A01124"/>
    <w:rsid w:val="00A0177F"/>
    <w:rsid w:val="00A01F82"/>
    <w:rsid w:val="00A036B3"/>
    <w:rsid w:val="00A03A85"/>
    <w:rsid w:val="00A10BAE"/>
    <w:rsid w:val="00A12C46"/>
    <w:rsid w:val="00A13F4C"/>
    <w:rsid w:val="00A15E4D"/>
    <w:rsid w:val="00A16B0E"/>
    <w:rsid w:val="00A17027"/>
    <w:rsid w:val="00A221BE"/>
    <w:rsid w:val="00A22D54"/>
    <w:rsid w:val="00A30629"/>
    <w:rsid w:val="00A312C6"/>
    <w:rsid w:val="00A37A8A"/>
    <w:rsid w:val="00A4044B"/>
    <w:rsid w:val="00A43348"/>
    <w:rsid w:val="00A43960"/>
    <w:rsid w:val="00A45318"/>
    <w:rsid w:val="00A45B1C"/>
    <w:rsid w:val="00A45CB5"/>
    <w:rsid w:val="00A47620"/>
    <w:rsid w:val="00A47DA4"/>
    <w:rsid w:val="00A5093A"/>
    <w:rsid w:val="00A53A90"/>
    <w:rsid w:val="00A54B75"/>
    <w:rsid w:val="00A57CC2"/>
    <w:rsid w:val="00A645FC"/>
    <w:rsid w:val="00A7243A"/>
    <w:rsid w:val="00A7411C"/>
    <w:rsid w:val="00A74C8D"/>
    <w:rsid w:val="00A77AB3"/>
    <w:rsid w:val="00A80037"/>
    <w:rsid w:val="00A80B04"/>
    <w:rsid w:val="00A836E3"/>
    <w:rsid w:val="00A84CB8"/>
    <w:rsid w:val="00A90C3E"/>
    <w:rsid w:val="00A96016"/>
    <w:rsid w:val="00A970A3"/>
    <w:rsid w:val="00AA117F"/>
    <w:rsid w:val="00AA1529"/>
    <w:rsid w:val="00AA163F"/>
    <w:rsid w:val="00AA1C3B"/>
    <w:rsid w:val="00AA2CBD"/>
    <w:rsid w:val="00AA51ED"/>
    <w:rsid w:val="00AB1895"/>
    <w:rsid w:val="00AB197A"/>
    <w:rsid w:val="00AB1AAC"/>
    <w:rsid w:val="00AB6369"/>
    <w:rsid w:val="00AB6576"/>
    <w:rsid w:val="00AC0696"/>
    <w:rsid w:val="00AC7BF1"/>
    <w:rsid w:val="00AD0ABB"/>
    <w:rsid w:val="00AD115B"/>
    <w:rsid w:val="00AD1F52"/>
    <w:rsid w:val="00AD27E4"/>
    <w:rsid w:val="00AE6E76"/>
    <w:rsid w:val="00AE7514"/>
    <w:rsid w:val="00AF7A2F"/>
    <w:rsid w:val="00B0191B"/>
    <w:rsid w:val="00B02C96"/>
    <w:rsid w:val="00B0510F"/>
    <w:rsid w:val="00B05494"/>
    <w:rsid w:val="00B075CB"/>
    <w:rsid w:val="00B07B8E"/>
    <w:rsid w:val="00B07D8D"/>
    <w:rsid w:val="00B1165B"/>
    <w:rsid w:val="00B23C46"/>
    <w:rsid w:val="00B33491"/>
    <w:rsid w:val="00B33CA1"/>
    <w:rsid w:val="00B33CB8"/>
    <w:rsid w:val="00B40D67"/>
    <w:rsid w:val="00B40E01"/>
    <w:rsid w:val="00B41DE2"/>
    <w:rsid w:val="00B443D2"/>
    <w:rsid w:val="00B44ACC"/>
    <w:rsid w:val="00B50DFD"/>
    <w:rsid w:val="00B51AC9"/>
    <w:rsid w:val="00B524DA"/>
    <w:rsid w:val="00B5368B"/>
    <w:rsid w:val="00B549FB"/>
    <w:rsid w:val="00B57179"/>
    <w:rsid w:val="00B5785E"/>
    <w:rsid w:val="00B6037F"/>
    <w:rsid w:val="00B63122"/>
    <w:rsid w:val="00B63285"/>
    <w:rsid w:val="00B643E2"/>
    <w:rsid w:val="00B70563"/>
    <w:rsid w:val="00B7269B"/>
    <w:rsid w:val="00B75C98"/>
    <w:rsid w:val="00B76C17"/>
    <w:rsid w:val="00B77329"/>
    <w:rsid w:val="00B77F0D"/>
    <w:rsid w:val="00B82021"/>
    <w:rsid w:val="00B82691"/>
    <w:rsid w:val="00B834CA"/>
    <w:rsid w:val="00B84C6C"/>
    <w:rsid w:val="00B8710D"/>
    <w:rsid w:val="00B87869"/>
    <w:rsid w:val="00B87B14"/>
    <w:rsid w:val="00B93EE8"/>
    <w:rsid w:val="00B96BD7"/>
    <w:rsid w:val="00B97871"/>
    <w:rsid w:val="00BB4A8F"/>
    <w:rsid w:val="00BB5C7E"/>
    <w:rsid w:val="00BB7B66"/>
    <w:rsid w:val="00BC4C38"/>
    <w:rsid w:val="00BC694C"/>
    <w:rsid w:val="00BC7AD0"/>
    <w:rsid w:val="00BD711D"/>
    <w:rsid w:val="00BE020B"/>
    <w:rsid w:val="00BE1487"/>
    <w:rsid w:val="00BE2773"/>
    <w:rsid w:val="00BE3238"/>
    <w:rsid w:val="00BE40E1"/>
    <w:rsid w:val="00BE4B5F"/>
    <w:rsid w:val="00BE6904"/>
    <w:rsid w:val="00BF2E62"/>
    <w:rsid w:val="00BF4DDB"/>
    <w:rsid w:val="00C00253"/>
    <w:rsid w:val="00C0195A"/>
    <w:rsid w:val="00C03726"/>
    <w:rsid w:val="00C05AE9"/>
    <w:rsid w:val="00C107C4"/>
    <w:rsid w:val="00C13038"/>
    <w:rsid w:val="00C13468"/>
    <w:rsid w:val="00C17CC0"/>
    <w:rsid w:val="00C209C9"/>
    <w:rsid w:val="00C216FB"/>
    <w:rsid w:val="00C22189"/>
    <w:rsid w:val="00C222D8"/>
    <w:rsid w:val="00C24B8F"/>
    <w:rsid w:val="00C25B0A"/>
    <w:rsid w:val="00C33D35"/>
    <w:rsid w:val="00C35F12"/>
    <w:rsid w:val="00C41C1C"/>
    <w:rsid w:val="00C427D0"/>
    <w:rsid w:val="00C4501C"/>
    <w:rsid w:val="00C51F41"/>
    <w:rsid w:val="00C53FA6"/>
    <w:rsid w:val="00C54A76"/>
    <w:rsid w:val="00C54FA5"/>
    <w:rsid w:val="00C57567"/>
    <w:rsid w:val="00C61E30"/>
    <w:rsid w:val="00C674D8"/>
    <w:rsid w:val="00C67D34"/>
    <w:rsid w:val="00C7044F"/>
    <w:rsid w:val="00C72D7D"/>
    <w:rsid w:val="00C74C88"/>
    <w:rsid w:val="00C7624C"/>
    <w:rsid w:val="00C77647"/>
    <w:rsid w:val="00C77D3C"/>
    <w:rsid w:val="00C80F53"/>
    <w:rsid w:val="00C81655"/>
    <w:rsid w:val="00C82DF5"/>
    <w:rsid w:val="00C84FCE"/>
    <w:rsid w:val="00C8703E"/>
    <w:rsid w:val="00C91230"/>
    <w:rsid w:val="00C91DE8"/>
    <w:rsid w:val="00CA16B8"/>
    <w:rsid w:val="00CA5699"/>
    <w:rsid w:val="00CA5DA0"/>
    <w:rsid w:val="00CB036C"/>
    <w:rsid w:val="00CB04E7"/>
    <w:rsid w:val="00CB2D92"/>
    <w:rsid w:val="00CB373D"/>
    <w:rsid w:val="00CB4395"/>
    <w:rsid w:val="00CB5B49"/>
    <w:rsid w:val="00CC1455"/>
    <w:rsid w:val="00CC2232"/>
    <w:rsid w:val="00CC2306"/>
    <w:rsid w:val="00CC5E4C"/>
    <w:rsid w:val="00CC68D2"/>
    <w:rsid w:val="00CC7EDE"/>
    <w:rsid w:val="00CD0B5B"/>
    <w:rsid w:val="00CD0E69"/>
    <w:rsid w:val="00CD32C8"/>
    <w:rsid w:val="00CD6FB2"/>
    <w:rsid w:val="00CD796F"/>
    <w:rsid w:val="00CE1160"/>
    <w:rsid w:val="00CE5069"/>
    <w:rsid w:val="00CE56B9"/>
    <w:rsid w:val="00CE6DC5"/>
    <w:rsid w:val="00CE783C"/>
    <w:rsid w:val="00CE7C9A"/>
    <w:rsid w:val="00CF070E"/>
    <w:rsid w:val="00CF2C58"/>
    <w:rsid w:val="00CF31CB"/>
    <w:rsid w:val="00CF33CF"/>
    <w:rsid w:val="00CF7384"/>
    <w:rsid w:val="00CF7ED6"/>
    <w:rsid w:val="00D006D6"/>
    <w:rsid w:val="00D00F8D"/>
    <w:rsid w:val="00D018CE"/>
    <w:rsid w:val="00D02D50"/>
    <w:rsid w:val="00D02DA1"/>
    <w:rsid w:val="00D041E1"/>
    <w:rsid w:val="00D04F16"/>
    <w:rsid w:val="00D05828"/>
    <w:rsid w:val="00D05E91"/>
    <w:rsid w:val="00D0680C"/>
    <w:rsid w:val="00D101E4"/>
    <w:rsid w:val="00D11035"/>
    <w:rsid w:val="00D14C4D"/>
    <w:rsid w:val="00D14FC6"/>
    <w:rsid w:val="00D152AD"/>
    <w:rsid w:val="00D15BF5"/>
    <w:rsid w:val="00D17379"/>
    <w:rsid w:val="00D20E97"/>
    <w:rsid w:val="00D20EC3"/>
    <w:rsid w:val="00D2154A"/>
    <w:rsid w:val="00D21BEC"/>
    <w:rsid w:val="00D23A91"/>
    <w:rsid w:val="00D24D91"/>
    <w:rsid w:val="00D2613E"/>
    <w:rsid w:val="00D274E0"/>
    <w:rsid w:val="00D27E5A"/>
    <w:rsid w:val="00D31627"/>
    <w:rsid w:val="00D31B33"/>
    <w:rsid w:val="00D324EB"/>
    <w:rsid w:val="00D32945"/>
    <w:rsid w:val="00D36A49"/>
    <w:rsid w:val="00D40CCF"/>
    <w:rsid w:val="00D41ABA"/>
    <w:rsid w:val="00D41C61"/>
    <w:rsid w:val="00D4619F"/>
    <w:rsid w:val="00D5028F"/>
    <w:rsid w:val="00D50AD0"/>
    <w:rsid w:val="00D51EA7"/>
    <w:rsid w:val="00D52FAB"/>
    <w:rsid w:val="00D53B2F"/>
    <w:rsid w:val="00D5438C"/>
    <w:rsid w:val="00D56AC5"/>
    <w:rsid w:val="00D614C5"/>
    <w:rsid w:val="00D61B68"/>
    <w:rsid w:val="00D646D5"/>
    <w:rsid w:val="00D67294"/>
    <w:rsid w:val="00D674EC"/>
    <w:rsid w:val="00D67E76"/>
    <w:rsid w:val="00D70899"/>
    <w:rsid w:val="00D709EF"/>
    <w:rsid w:val="00D759D1"/>
    <w:rsid w:val="00D766CB"/>
    <w:rsid w:val="00D767F4"/>
    <w:rsid w:val="00D768FE"/>
    <w:rsid w:val="00D77C6F"/>
    <w:rsid w:val="00D80E07"/>
    <w:rsid w:val="00D81CF8"/>
    <w:rsid w:val="00D84060"/>
    <w:rsid w:val="00D84EAB"/>
    <w:rsid w:val="00D860EF"/>
    <w:rsid w:val="00D861CF"/>
    <w:rsid w:val="00D86DCA"/>
    <w:rsid w:val="00D875F7"/>
    <w:rsid w:val="00D87F07"/>
    <w:rsid w:val="00D916B9"/>
    <w:rsid w:val="00D94603"/>
    <w:rsid w:val="00D94D14"/>
    <w:rsid w:val="00D95322"/>
    <w:rsid w:val="00D95CAE"/>
    <w:rsid w:val="00D97BD2"/>
    <w:rsid w:val="00DA435B"/>
    <w:rsid w:val="00DA4BEE"/>
    <w:rsid w:val="00DA4C25"/>
    <w:rsid w:val="00DA70F4"/>
    <w:rsid w:val="00DA7B14"/>
    <w:rsid w:val="00DB394A"/>
    <w:rsid w:val="00DB3E89"/>
    <w:rsid w:val="00DB6B62"/>
    <w:rsid w:val="00DC2B63"/>
    <w:rsid w:val="00DC5FEF"/>
    <w:rsid w:val="00DC6858"/>
    <w:rsid w:val="00DC7A51"/>
    <w:rsid w:val="00DD4B5C"/>
    <w:rsid w:val="00DD510B"/>
    <w:rsid w:val="00DD66A5"/>
    <w:rsid w:val="00DE064E"/>
    <w:rsid w:val="00DF03D6"/>
    <w:rsid w:val="00DF152A"/>
    <w:rsid w:val="00DF2652"/>
    <w:rsid w:val="00DF2748"/>
    <w:rsid w:val="00DF39B1"/>
    <w:rsid w:val="00DF5870"/>
    <w:rsid w:val="00E027C7"/>
    <w:rsid w:val="00E03C7C"/>
    <w:rsid w:val="00E060AE"/>
    <w:rsid w:val="00E06943"/>
    <w:rsid w:val="00E1023B"/>
    <w:rsid w:val="00E103A5"/>
    <w:rsid w:val="00E10CBE"/>
    <w:rsid w:val="00E117DD"/>
    <w:rsid w:val="00E11AD2"/>
    <w:rsid w:val="00E15886"/>
    <w:rsid w:val="00E20E23"/>
    <w:rsid w:val="00E22E97"/>
    <w:rsid w:val="00E24B3E"/>
    <w:rsid w:val="00E25A3F"/>
    <w:rsid w:val="00E3029B"/>
    <w:rsid w:val="00E32CBE"/>
    <w:rsid w:val="00E42031"/>
    <w:rsid w:val="00E43E07"/>
    <w:rsid w:val="00E46EF4"/>
    <w:rsid w:val="00E479B8"/>
    <w:rsid w:val="00E51C99"/>
    <w:rsid w:val="00E5425A"/>
    <w:rsid w:val="00E56056"/>
    <w:rsid w:val="00E66354"/>
    <w:rsid w:val="00E6704B"/>
    <w:rsid w:val="00E72D06"/>
    <w:rsid w:val="00E73781"/>
    <w:rsid w:val="00E73EC1"/>
    <w:rsid w:val="00E75E2B"/>
    <w:rsid w:val="00E76165"/>
    <w:rsid w:val="00E76391"/>
    <w:rsid w:val="00E777CD"/>
    <w:rsid w:val="00E8084F"/>
    <w:rsid w:val="00E83938"/>
    <w:rsid w:val="00E84B78"/>
    <w:rsid w:val="00E84EE2"/>
    <w:rsid w:val="00E928AB"/>
    <w:rsid w:val="00E929ED"/>
    <w:rsid w:val="00E93C1A"/>
    <w:rsid w:val="00E95C56"/>
    <w:rsid w:val="00E95F33"/>
    <w:rsid w:val="00EA0571"/>
    <w:rsid w:val="00EA551B"/>
    <w:rsid w:val="00EA5557"/>
    <w:rsid w:val="00EA7BC2"/>
    <w:rsid w:val="00EB0A1C"/>
    <w:rsid w:val="00EB1C81"/>
    <w:rsid w:val="00EB22F6"/>
    <w:rsid w:val="00EB376B"/>
    <w:rsid w:val="00EB39F7"/>
    <w:rsid w:val="00EB45FC"/>
    <w:rsid w:val="00EB49E8"/>
    <w:rsid w:val="00EB4D17"/>
    <w:rsid w:val="00EB6ABA"/>
    <w:rsid w:val="00EB7EA8"/>
    <w:rsid w:val="00EC0976"/>
    <w:rsid w:val="00EC1905"/>
    <w:rsid w:val="00EC1DEE"/>
    <w:rsid w:val="00EC3A4C"/>
    <w:rsid w:val="00EC48EF"/>
    <w:rsid w:val="00EC4C92"/>
    <w:rsid w:val="00ED003E"/>
    <w:rsid w:val="00ED34D0"/>
    <w:rsid w:val="00EE0268"/>
    <w:rsid w:val="00EE12C3"/>
    <w:rsid w:val="00EE7223"/>
    <w:rsid w:val="00EE76D1"/>
    <w:rsid w:val="00EF25E5"/>
    <w:rsid w:val="00EF4840"/>
    <w:rsid w:val="00F008AD"/>
    <w:rsid w:val="00F01681"/>
    <w:rsid w:val="00F01A29"/>
    <w:rsid w:val="00F074F7"/>
    <w:rsid w:val="00F07E87"/>
    <w:rsid w:val="00F10E92"/>
    <w:rsid w:val="00F1354F"/>
    <w:rsid w:val="00F1396C"/>
    <w:rsid w:val="00F240A7"/>
    <w:rsid w:val="00F26DCF"/>
    <w:rsid w:val="00F27B13"/>
    <w:rsid w:val="00F30F7D"/>
    <w:rsid w:val="00F30FD7"/>
    <w:rsid w:val="00F47D4D"/>
    <w:rsid w:val="00F5254D"/>
    <w:rsid w:val="00F55825"/>
    <w:rsid w:val="00F613AD"/>
    <w:rsid w:val="00F64AA4"/>
    <w:rsid w:val="00F66966"/>
    <w:rsid w:val="00F66CAF"/>
    <w:rsid w:val="00F70B0C"/>
    <w:rsid w:val="00F76FC2"/>
    <w:rsid w:val="00F771B6"/>
    <w:rsid w:val="00F80041"/>
    <w:rsid w:val="00F8068A"/>
    <w:rsid w:val="00F90E13"/>
    <w:rsid w:val="00F91097"/>
    <w:rsid w:val="00F92982"/>
    <w:rsid w:val="00F93F5F"/>
    <w:rsid w:val="00F94CAB"/>
    <w:rsid w:val="00F9577F"/>
    <w:rsid w:val="00F969E4"/>
    <w:rsid w:val="00F96B46"/>
    <w:rsid w:val="00FA0B32"/>
    <w:rsid w:val="00FA20B9"/>
    <w:rsid w:val="00FA7615"/>
    <w:rsid w:val="00FA7A73"/>
    <w:rsid w:val="00FB0BE0"/>
    <w:rsid w:val="00FB190E"/>
    <w:rsid w:val="00FB583C"/>
    <w:rsid w:val="00FC0F47"/>
    <w:rsid w:val="00FD19E6"/>
    <w:rsid w:val="00FD242C"/>
    <w:rsid w:val="00FD2E36"/>
    <w:rsid w:val="00FD3C97"/>
    <w:rsid w:val="00FD4344"/>
    <w:rsid w:val="00FD5860"/>
    <w:rsid w:val="00FE0DAE"/>
    <w:rsid w:val="00FE17ED"/>
    <w:rsid w:val="00FE2534"/>
    <w:rsid w:val="00FE3F6C"/>
    <w:rsid w:val="00FE5E98"/>
    <w:rsid w:val="00FF20DB"/>
    <w:rsid w:val="00FF233B"/>
    <w:rsid w:val="00FF3F50"/>
    <w:rsid w:val="00FF7D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;"/>
  <w14:docId w14:val="62CBDC3D"/>
  <w15:docId w15:val="{995FCC2F-8F0D-4151-B89F-23E8853B3C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6679A"/>
    <w:pPr>
      <w:spacing w:after="120"/>
      <w:jc w:val="both"/>
    </w:pPr>
    <w:rPr>
      <w:sz w:val="22"/>
      <w:szCs w:val="24"/>
      <w:lang w:val="en-GB" w:eastAsia="de-DE"/>
    </w:rPr>
  </w:style>
  <w:style w:type="paragraph" w:styleId="Heading1">
    <w:name w:val="heading 1"/>
    <w:aliases w:val="1st Head DER Journal"/>
    <w:next w:val="Normal"/>
    <w:qFormat/>
    <w:rsid w:val="0096679A"/>
    <w:pPr>
      <w:keepNext/>
      <w:numPr>
        <w:numId w:val="1"/>
      </w:numPr>
      <w:spacing w:before="300" w:after="100" w:line="280" w:lineRule="atLeast"/>
      <w:ind w:left="431" w:right="-28" w:hanging="431"/>
      <w:outlineLvl w:val="0"/>
    </w:pPr>
    <w:rPr>
      <w:b/>
      <w:bCs/>
      <w:caps/>
      <w:sz w:val="22"/>
      <w:szCs w:val="24"/>
      <w:lang w:val="en-GB" w:eastAsia="de-DE"/>
    </w:rPr>
  </w:style>
  <w:style w:type="paragraph" w:styleId="Heading2">
    <w:name w:val="heading 2"/>
    <w:aliases w:val="2nd Head DER Journal"/>
    <w:next w:val="Normal"/>
    <w:qFormat/>
    <w:rsid w:val="0096679A"/>
    <w:pPr>
      <w:keepNext/>
      <w:numPr>
        <w:ilvl w:val="1"/>
        <w:numId w:val="1"/>
      </w:numPr>
      <w:spacing w:before="100" w:after="100" w:line="280" w:lineRule="atLeast"/>
      <w:outlineLvl w:val="1"/>
    </w:pPr>
    <w:rPr>
      <w:b/>
      <w:bCs/>
      <w:sz w:val="22"/>
      <w:szCs w:val="24"/>
      <w:lang w:val="en-GB" w:eastAsia="de-DE"/>
    </w:rPr>
  </w:style>
  <w:style w:type="paragraph" w:styleId="Heading3">
    <w:name w:val="heading 3"/>
    <w:aliases w:val="3rd Head DER Journal"/>
    <w:next w:val="Normal"/>
    <w:qFormat/>
    <w:rsid w:val="0096679A"/>
    <w:pPr>
      <w:numPr>
        <w:ilvl w:val="2"/>
        <w:numId w:val="1"/>
      </w:numPr>
      <w:outlineLvl w:val="2"/>
    </w:pPr>
    <w:rPr>
      <w:b/>
      <w:bCs/>
      <w:i/>
      <w:iCs/>
      <w:sz w:val="22"/>
      <w:szCs w:val="24"/>
      <w:lang w:val="en-GB" w:eastAsia="de-DE"/>
    </w:rPr>
  </w:style>
  <w:style w:type="paragraph" w:styleId="Heading4">
    <w:name w:val="heading 4"/>
    <w:aliases w:val="4th Head DER Journal"/>
    <w:basedOn w:val="Normal"/>
    <w:next w:val="Normal"/>
    <w:qFormat/>
    <w:rsid w:val="0096679A"/>
    <w:pPr>
      <w:keepNext/>
      <w:numPr>
        <w:ilvl w:val="3"/>
        <w:numId w:val="1"/>
      </w:numPr>
      <w:spacing w:before="240" w:after="60"/>
      <w:outlineLvl w:val="3"/>
    </w:pPr>
    <w:rPr>
      <w:i/>
      <w:iCs/>
      <w:szCs w:val="28"/>
    </w:rPr>
  </w:style>
  <w:style w:type="paragraph" w:styleId="Heading5">
    <w:name w:val="heading 5"/>
    <w:basedOn w:val="Normal"/>
    <w:next w:val="Normal"/>
    <w:qFormat/>
    <w:rsid w:val="0096679A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96679A"/>
    <w:pPr>
      <w:numPr>
        <w:ilvl w:val="5"/>
        <w:numId w:val="1"/>
      </w:num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96679A"/>
    <w:pPr>
      <w:numPr>
        <w:ilvl w:val="6"/>
        <w:numId w:val="1"/>
      </w:numPr>
      <w:spacing w:before="240" w:after="60"/>
      <w:outlineLvl w:val="6"/>
    </w:pPr>
    <w:rPr>
      <w:sz w:val="24"/>
    </w:rPr>
  </w:style>
  <w:style w:type="paragraph" w:styleId="Heading8">
    <w:name w:val="heading 8"/>
    <w:basedOn w:val="Normal"/>
    <w:next w:val="Normal"/>
    <w:qFormat/>
    <w:rsid w:val="0096679A"/>
    <w:pPr>
      <w:keepNext/>
      <w:numPr>
        <w:ilvl w:val="7"/>
        <w:numId w:val="1"/>
      </w:numPr>
      <w:spacing w:line="240" w:lineRule="atLeast"/>
      <w:jc w:val="center"/>
      <w:outlineLvl w:val="7"/>
    </w:pPr>
    <w:rPr>
      <w:b/>
      <w:bCs/>
      <w:sz w:val="20"/>
      <w:szCs w:val="20"/>
    </w:rPr>
  </w:style>
  <w:style w:type="paragraph" w:styleId="Heading9">
    <w:name w:val="heading 9"/>
    <w:basedOn w:val="Normal"/>
    <w:next w:val="Normal"/>
    <w:qFormat/>
    <w:rsid w:val="0096679A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DERJournal">
    <w:name w:val="Title DER Journal"/>
    <w:rsid w:val="0096679A"/>
    <w:pPr>
      <w:spacing w:before="1600" w:line="280" w:lineRule="atLeast"/>
      <w:jc w:val="center"/>
    </w:pPr>
    <w:rPr>
      <w:b/>
      <w:caps/>
      <w:sz w:val="28"/>
      <w:szCs w:val="24"/>
      <w:lang w:val="en-GB" w:eastAsia="de-DE"/>
    </w:rPr>
  </w:style>
  <w:style w:type="paragraph" w:customStyle="1" w:styleId="AutorsDERJournal">
    <w:name w:val="Autors DER Journal"/>
    <w:rsid w:val="0096679A"/>
    <w:pPr>
      <w:spacing w:before="400" w:after="1300"/>
      <w:jc w:val="center"/>
    </w:pPr>
    <w:rPr>
      <w:i/>
      <w:sz w:val="24"/>
      <w:szCs w:val="24"/>
      <w:lang w:val="de-DE" w:eastAsia="de-DE"/>
    </w:rPr>
  </w:style>
  <w:style w:type="paragraph" w:customStyle="1" w:styleId="AbstracttitleDERJournal">
    <w:name w:val="Abstract title DER Journal"/>
    <w:rsid w:val="0096679A"/>
    <w:pPr>
      <w:spacing w:before="360" w:after="120"/>
    </w:pPr>
    <w:rPr>
      <w:b/>
      <w:sz w:val="22"/>
      <w:szCs w:val="24"/>
      <w:lang w:val="de-DE" w:eastAsia="de-DE"/>
    </w:rPr>
  </w:style>
  <w:style w:type="paragraph" w:customStyle="1" w:styleId="FormulaDERJournal">
    <w:name w:val="Formula DER Journal"/>
    <w:rsid w:val="0096679A"/>
    <w:pPr>
      <w:jc w:val="right"/>
    </w:pPr>
    <w:rPr>
      <w:sz w:val="22"/>
      <w:szCs w:val="24"/>
      <w:lang w:val="de-DE" w:eastAsia="de-DE"/>
    </w:rPr>
  </w:style>
  <w:style w:type="paragraph" w:customStyle="1" w:styleId="ColorfulList-Accent11">
    <w:name w:val="Colorful List - Accent 11"/>
    <w:basedOn w:val="Normal"/>
    <w:rsid w:val="00597902"/>
    <w:pPr>
      <w:ind w:left="720"/>
      <w:contextualSpacing/>
    </w:pPr>
  </w:style>
  <w:style w:type="character" w:styleId="Hyperlink">
    <w:name w:val="Hyperlink"/>
    <w:basedOn w:val="DefaultParagraphFont"/>
    <w:rsid w:val="00FD5860"/>
    <w:rPr>
      <w:color w:val="0000FF"/>
      <w:u w:val="single"/>
    </w:rPr>
  </w:style>
  <w:style w:type="paragraph" w:customStyle="1" w:styleId="Text">
    <w:name w:val="Text"/>
    <w:basedOn w:val="Normal"/>
    <w:link w:val="TextChar"/>
    <w:rsid w:val="00A036B3"/>
    <w:pPr>
      <w:widowControl w:val="0"/>
      <w:autoSpaceDE w:val="0"/>
      <w:autoSpaceDN w:val="0"/>
      <w:spacing w:after="0" w:line="252" w:lineRule="auto"/>
      <w:ind w:firstLine="202"/>
    </w:pPr>
    <w:rPr>
      <w:rFonts w:eastAsia="PMingLiU"/>
      <w:sz w:val="20"/>
      <w:szCs w:val="20"/>
      <w:lang w:val="en-US" w:eastAsia="en-US"/>
    </w:rPr>
  </w:style>
  <w:style w:type="paragraph" w:styleId="DocumentMap">
    <w:name w:val="Document Map"/>
    <w:basedOn w:val="Normal"/>
    <w:link w:val="DocumentMapChar"/>
    <w:rsid w:val="00C91230"/>
    <w:pPr>
      <w:shd w:val="clear" w:color="auto" w:fill="000080"/>
      <w:bidi/>
      <w:spacing w:after="0"/>
      <w:jc w:val="left"/>
    </w:pPr>
    <w:rPr>
      <w:rFonts w:ascii="Tahoma" w:hAnsi="Tahoma" w:cs="Tahoma"/>
      <w:sz w:val="20"/>
      <w:szCs w:val="20"/>
      <w:lang w:val="en-US" w:eastAsia="en-US"/>
    </w:rPr>
  </w:style>
  <w:style w:type="character" w:customStyle="1" w:styleId="DocumentMapChar">
    <w:name w:val="Document Map Char"/>
    <w:basedOn w:val="DefaultParagraphFont"/>
    <w:link w:val="DocumentMap"/>
    <w:rsid w:val="00C91230"/>
    <w:rPr>
      <w:rFonts w:ascii="Tahoma" w:hAnsi="Tahoma" w:cs="Tahoma"/>
      <w:shd w:val="clear" w:color="auto" w:fill="000080"/>
    </w:rPr>
  </w:style>
  <w:style w:type="character" w:customStyle="1" w:styleId="apple-style-span">
    <w:name w:val="apple-style-span"/>
    <w:basedOn w:val="DefaultParagraphFont"/>
    <w:rsid w:val="00C91230"/>
  </w:style>
  <w:style w:type="character" w:customStyle="1" w:styleId="apple-converted-space">
    <w:name w:val="apple-converted-space"/>
    <w:basedOn w:val="DefaultParagraphFont"/>
    <w:rsid w:val="00C91230"/>
  </w:style>
  <w:style w:type="character" w:styleId="Strong">
    <w:name w:val="Strong"/>
    <w:basedOn w:val="DefaultParagraphFont"/>
    <w:qFormat/>
    <w:rsid w:val="00C91230"/>
    <w:rPr>
      <w:b/>
      <w:bCs/>
    </w:rPr>
  </w:style>
  <w:style w:type="paragraph" w:styleId="Header">
    <w:name w:val="header"/>
    <w:basedOn w:val="Normal"/>
    <w:link w:val="HeaderChar"/>
    <w:uiPriority w:val="99"/>
    <w:rsid w:val="0011134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11349"/>
    <w:rPr>
      <w:sz w:val="22"/>
      <w:szCs w:val="24"/>
      <w:lang w:val="en-GB" w:eastAsia="de-DE"/>
    </w:rPr>
  </w:style>
  <w:style w:type="paragraph" w:styleId="Footer">
    <w:name w:val="footer"/>
    <w:basedOn w:val="Normal"/>
    <w:link w:val="FooterChar"/>
    <w:uiPriority w:val="99"/>
    <w:rsid w:val="0011134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11349"/>
    <w:rPr>
      <w:sz w:val="22"/>
      <w:szCs w:val="24"/>
      <w:lang w:val="en-GB" w:eastAsia="de-DE"/>
    </w:rPr>
  </w:style>
  <w:style w:type="paragraph" w:styleId="BalloonText">
    <w:name w:val="Balloon Text"/>
    <w:basedOn w:val="Normal"/>
    <w:link w:val="BalloonTextChar"/>
    <w:uiPriority w:val="99"/>
    <w:rsid w:val="00111349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11349"/>
    <w:rPr>
      <w:rFonts w:ascii="Tahoma" w:hAnsi="Tahoma" w:cs="Tahoma"/>
      <w:sz w:val="16"/>
      <w:szCs w:val="16"/>
      <w:lang w:val="en-GB" w:eastAsia="de-DE"/>
    </w:rPr>
  </w:style>
  <w:style w:type="character" w:customStyle="1" w:styleId="p1">
    <w:name w:val="p1"/>
    <w:basedOn w:val="DefaultParagraphFont"/>
    <w:rsid w:val="00DF2748"/>
  </w:style>
  <w:style w:type="character" w:styleId="Emphasis">
    <w:name w:val="Emphasis"/>
    <w:basedOn w:val="DefaultParagraphFont"/>
    <w:uiPriority w:val="20"/>
    <w:qFormat/>
    <w:rsid w:val="00DF2748"/>
    <w:rPr>
      <w:i/>
      <w:iCs/>
    </w:rPr>
  </w:style>
  <w:style w:type="paragraph" w:styleId="BodyText">
    <w:name w:val="Body Text"/>
    <w:basedOn w:val="Normal"/>
    <w:link w:val="BodyTextChar"/>
    <w:rsid w:val="00D766CB"/>
    <w:pPr>
      <w:spacing w:after="0"/>
    </w:pPr>
    <w:rPr>
      <w:i/>
      <w:iCs/>
      <w:lang w:val="en-US" w:eastAsia="en-US"/>
    </w:rPr>
  </w:style>
  <w:style w:type="character" w:customStyle="1" w:styleId="BodyTextChar">
    <w:name w:val="Body Text Char"/>
    <w:basedOn w:val="DefaultParagraphFont"/>
    <w:link w:val="BodyText"/>
    <w:rsid w:val="00D766CB"/>
    <w:rPr>
      <w:i/>
      <w:iCs/>
      <w:sz w:val="22"/>
      <w:szCs w:val="24"/>
    </w:rPr>
  </w:style>
  <w:style w:type="paragraph" w:styleId="FootnoteText">
    <w:name w:val="footnote text"/>
    <w:basedOn w:val="Normal"/>
    <w:link w:val="FootnoteTextChar"/>
    <w:uiPriority w:val="99"/>
    <w:rsid w:val="005C2BE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C2BE3"/>
    <w:rPr>
      <w:lang w:val="en-GB" w:eastAsia="de-DE"/>
    </w:rPr>
  </w:style>
  <w:style w:type="character" w:styleId="FootnoteReference">
    <w:name w:val="footnote reference"/>
    <w:basedOn w:val="DefaultParagraphFont"/>
    <w:uiPriority w:val="99"/>
    <w:rsid w:val="005C2BE3"/>
    <w:rPr>
      <w:vertAlign w:val="superscript"/>
    </w:rPr>
  </w:style>
  <w:style w:type="paragraph" w:customStyle="1" w:styleId="WW-BodyText2">
    <w:name w:val="WW-Body Text 2"/>
    <w:basedOn w:val="Normal"/>
    <w:rsid w:val="000E3323"/>
    <w:pPr>
      <w:suppressAutoHyphens/>
      <w:autoSpaceDE w:val="0"/>
      <w:spacing w:after="0"/>
    </w:pPr>
    <w:rPr>
      <w:color w:val="000000"/>
      <w:sz w:val="24"/>
      <w:szCs w:val="20"/>
      <w:lang w:val="en-US" w:eastAsia="ar-SA"/>
    </w:rPr>
  </w:style>
  <w:style w:type="character" w:styleId="PageNumber">
    <w:name w:val="page number"/>
    <w:basedOn w:val="DefaultParagraphFont"/>
    <w:rsid w:val="000E3323"/>
  </w:style>
  <w:style w:type="paragraph" w:styleId="NormalWeb">
    <w:name w:val="Normal (Web)"/>
    <w:basedOn w:val="Normal"/>
    <w:uiPriority w:val="99"/>
    <w:rsid w:val="00CE783C"/>
    <w:pPr>
      <w:spacing w:before="100" w:beforeAutospacing="1" w:after="100" w:afterAutospacing="1"/>
      <w:jc w:val="left"/>
    </w:pPr>
    <w:rPr>
      <w:sz w:val="24"/>
      <w:lang w:val="en-US" w:eastAsia="en-US"/>
    </w:rPr>
  </w:style>
  <w:style w:type="character" w:customStyle="1" w:styleId="WW8Num4z3">
    <w:name w:val="WW8Num4z3"/>
    <w:rsid w:val="002A73A1"/>
    <w:rPr>
      <w:rFonts w:ascii="Symbol" w:hAnsi="Symbol"/>
    </w:rPr>
  </w:style>
  <w:style w:type="paragraph" w:styleId="EndnoteText">
    <w:name w:val="endnote text"/>
    <w:basedOn w:val="Normal"/>
    <w:link w:val="EndnoteTextChar"/>
    <w:rsid w:val="00830B8F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830B8F"/>
    <w:rPr>
      <w:lang w:val="en-GB" w:eastAsia="de-DE"/>
    </w:rPr>
  </w:style>
  <w:style w:type="character" w:styleId="EndnoteReference">
    <w:name w:val="endnote reference"/>
    <w:basedOn w:val="DefaultParagraphFont"/>
    <w:rsid w:val="00830B8F"/>
    <w:rPr>
      <w:vertAlign w:val="superscript"/>
    </w:rPr>
  </w:style>
  <w:style w:type="paragraph" w:styleId="Caption">
    <w:name w:val="caption"/>
    <w:aliases w:val="sumber"/>
    <w:basedOn w:val="Normal"/>
    <w:next w:val="Normal"/>
    <w:link w:val="CaptionChar"/>
    <w:uiPriority w:val="35"/>
    <w:unhideWhenUsed/>
    <w:qFormat/>
    <w:rsid w:val="002456E6"/>
    <w:pPr>
      <w:spacing w:after="200" w:line="276" w:lineRule="auto"/>
      <w:jc w:val="left"/>
    </w:pPr>
    <w:rPr>
      <w:rFonts w:ascii="Calibri" w:eastAsia="Calibri" w:hAnsi="Calibri"/>
      <w:b/>
      <w:bCs/>
      <w:sz w:val="20"/>
      <w:szCs w:val="20"/>
      <w:lang w:val="en-US" w:eastAsia="en-US"/>
    </w:rPr>
  </w:style>
  <w:style w:type="character" w:customStyle="1" w:styleId="CaptionChar">
    <w:name w:val="Caption Char"/>
    <w:aliases w:val="sumber Char"/>
    <w:basedOn w:val="DefaultParagraphFont"/>
    <w:link w:val="Caption"/>
    <w:uiPriority w:val="35"/>
    <w:rsid w:val="002456E6"/>
    <w:rPr>
      <w:rFonts w:ascii="Calibri" w:eastAsia="Calibri" w:hAnsi="Calibri"/>
      <w:b/>
      <w:bCs/>
    </w:rPr>
  </w:style>
  <w:style w:type="paragraph" w:customStyle="1" w:styleId="Style7">
    <w:name w:val="Style 7"/>
    <w:rsid w:val="00F93F5F"/>
    <w:pPr>
      <w:widowControl w:val="0"/>
      <w:autoSpaceDE w:val="0"/>
      <w:autoSpaceDN w:val="0"/>
      <w:spacing w:line="300" w:lineRule="auto"/>
      <w:jc w:val="both"/>
    </w:pPr>
    <w:rPr>
      <w:lang w:eastAsia="ja-JP"/>
    </w:rPr>
  </w:style>
  <w:style w:type="paragraph" w:styleId="ListParagraph">
    <w:name w:val="List Paragraph"/>
    <w:aliases w:val="Daftar Acuan,List Paragraph1,List Paragraph11,Paragraph no,List Paragraph2,awal"/>
    <w:basedOn w:val="Normal"/>
    <w:uiPriority w:val="34"/>
    <w:qFormat/>
    <w:rsid w:val="004B60F1"/>
    <w:pPr>
      <w:spacing w:after="200" w:line="276" w:lineRule="auto"/>
      <w:ind w:left="720"/>
      <w:contextualSpacing/>
      <w:jc w:val="left"/>
    </w:pPr>
    <w:rPr>
      <w:rFonts w:eastAsia="Times New Roman"/>
      <w:szCs w:val="22"/>
      <w:lang w:val="id-ID" w:eastAsia="en-US"/>
    </w:rPr>
  </w:style>
  <w:style w:type="paragraph" w:customStyle="1" w:styleId="FormatUI">
    <w:name w:val="Format UI"/>
    <w:link w:val="FormatUIChar"/>
    <w:qFormat/>
    <w:rsid w:val="004B60F1"/>
    <w:pPr>
      <w:spacing w:line="360" w:lineRule="auto"/>
      <w:ind w:firstLine="851"/>
      <w:contextualSpacing/>
      <w:jc w:val="both"/>
    </w:pPr>
    <w:rPr>
      <w:rFonts w:eastAsia="Times New Roman"/>
      <w:sz w:val="24"/>
      <w:szCs w:val="22"/>
      <w:lang w:val="id-ID" w:eastAsia="id-ID"/>
    </w:rPr>
  </w:style>
  <w:style w:type="character" w:customStyle="1" w:styleId="FormatUIChar">
    <w:name w:val="Format UI Char"/>
    <w:basedOn w:val="DefaultParagraphFont"/>
    <w:link w:val="FormatUI"/>
    <w:rsid w:val="004B60F1"/>
    <w:rPr>
      <w:rFonts w:eastAsia="Times New Roman"/>
      <w:sz w:val="24"/>
      <w:szCs w:val="22"/>
      <w:lang w:val="id-ID" w:eastAsia="id-ID"/>
    </w:rPr>
  </w:style>
  <w:style w:type="paragraph" w:styleId="HTMLPreformatted">
    <w:name w:val="HTML Preformatted"/>
    <w:basedOn w:val="Normal"/>
    <w:link w:val="HTMLPreformattedChar"/>
    <w:rsid w:val="005537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480" w:lineRule="auto"/>
      <w:jc w:val="left"/>
    </w:pPr>
    <w:rPr>
      <w:rFonts w:ascii="GulimChe" w:eastAsia="GulimChe" w:hAnsi="GulimChe" w:cs="GulimChe"/>
      <w:sz w:val="24"/>
      <w:lang w:val="en-US" w:eastAsia="ko-KR"/>
    </w:rPr>
  </w:style>
  <w:style w:type="character" w:customStyle="1" w:styleId="HTMLPreformattedChar">
    <w:name w:val="HTML Preformatted Char"/>
    <w:basedOn w:val="DefaultParagraphFont"/>
    <w:link w:val="HTMLPreformatted"/>
    <w:rsid w:val="0055374E"/>
    <w:rPr>
      <w:rFonts w:ascii="GulimChe" w:eastAsia="GulimChe" w:hAnsi="GulimChe" w:cs="GulimChe"/>
      <w:sz w:val="24"/>
      <w:szCs w:val="24"/>
      <w:lang w:eastAsia="ko-KR"/>
    </w:rPr>
  </w:style>
  <w:style w:type="paragraph" w:customStyle="1" w:styleId="a">
    <w:name w:val="바탕글"/>
    <w:basedOn w:val="Normal"/>
    <w:rsid w:val="0055374E"/>
    <w:pPr>
      <w:snapToGrid w:val="0"/>
      <w:spacing w:after="0" w:line="384" w:lineRule="auto"/>
    </w:pPr>
    <w:rPr>
      <w:rFonts w:ascii="함초롬바탕" w:eastAsia="함초롬바탕" w:hAnsi="함초롬바탕" w:cs="Gulim"/>
      <w:color w:val="000000"/>
      <w:sz w:val="20"/>
      <w:szCs w:val="20"/>
      <w:lang w:val="en-US" w:eastAsia="ko-KR"/>
    </w:rPr>
  </w:style>
  <w:style w:type="character" w:styleId="PlaceholderText">
    <w:name w:val="Placeholder Text"/>
    <w:basedOn w:val="DefaultParagraphFont"/>
    <w:uiPriority w:val="99"/>
    <w:semiHidden/>
    <w:rsid w:val="0055374E"/>
    <w:rPr>
      <w:color w:val="808080"/>
    </w:rPr>
  </w:style>
  <w:style w:type="table" w:styleId="TableGrid">
    <w:name w:val="Table Grid"/>
    <w:basedOn w:val="TableNormal"/>
    <w:uiPriority w:val="59"/>
    <w:rsid w:val="002A7A8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ps">
    <w:name w:val="hps"/>
    <w:basedOn w:val="DefaultParagraphFont"/>
    <w:rsid w:val="00CA5DA0"/>
  </w:style>
  <w:style w:type="paragraph" w:customStyle="1" w:styleId="Journalmaintext">
    <w:name w:val="Journal maintext"/>
    <w:basedOn w:val="Normal"/>
    <w:link w:val="JournalmaintextChar"/>
    <w:qFormat/>
    <w:rsid w:val="009A596D"/>
    <w:pPr>
      <w:spacing w:after="240" w:line="480" w:lineRule="auto"/>
      <w:ind w:firstLine="720"/>
    </w:pPr>
    <w:rPr>
      <w:rFonts w:eastAsia="SimSun"/>
      <w:sz w:val="24"/>
      <w:lang w:val="en-US" w:eastAsia="zh-CN"/>
    </w:rPr>
  </w:style>
  <w:style w:type="character" w:customStyle="1" w:styleId="JournalmaintextChar">
    <w:name w:val="Journal maintext Char"/>
    <w:link w:val="Journalmaintext"/>
    <w:rsid w:val="009A596D"/>
    <w:rPr>
      <w:rFonts w:eastAsia="SimSun"/>
      <w:sz w:val="24"/>
      <w:szCs w:val="24"/>
      <w:lang w:eastAsia="zh-CN"/>
    </w:rPr>
  </w:style>
  <w:style w:type="paragraph" w:customStyle="1" w:styleId="Content">
    <w:name w:val="Content"/>
    <w:aliases w:val="1st paragraph (FYP)"/>
    <w:basedOn w:val="Normal"/>
    <w:link w:val="ContentChar"/>
    <w:qFormat/>
    <w:rsid w:val="00CB4395"/>
    <w:pPr>
      <w:spacing w:after="200" w:line="360" w:lineRule="auto"/>
      <w:ind w:firstLine="720"/>
    </w:pPr>
    <w:rPr>
      <w:rFonts w:eastAsia="Calibri"/>
      <w:sz w:val="24"/>
      <w:szCs w:val="18"/>
      <w:lang w:val="en-MY" w:eastAsia="en-US"/>
    </w:rPr>
  </w:style>
  <w:style w:type="character" w:customStyle="1" w:styleId="ContentChar">
    <w:name w:val="Content Char"/>
    <w:aliases w:val="1st paragraph (FYP) Char"/>
    <w:link w:val="Content"/>
    <w:rsid w:val="00CB4395"/>
    <w:rPr>
      <w:rFonts w:eastAsia="Calibri"/>
      <w:sz w:val="24"/>
      <w:szCs w:val="18"/>
      <w:lang w:val="en-MY"/>
    </w:rPr>
  </w:style>
  <w:style w:type="paragraph" w:styleId="BodyText2">
    <w:name w:val="Body Text 2"/>
    <w:basedOn w:val="Normal"/>
    <w:link w:val="BodyText2Char"/>
    <w:rsid w:val="00E95F33"/>
    <w:pPr>
      <w:spacing w:line="480" w:lineRule="auto"/>
      <w:jc w:val="left"/>
    </w:pPr>
    <w:rPr>
      <w:rFonts w:eastAsia="Times New Roman"/>
      <w:sz w:val="24"/>
      <w:lang w:val="id-ID" w:eastAsia="en-US"/>
    </w:rPr>
  </w:style>
  <w:style w:type="character" w:customStyle="1" w:styleId="BodyText2Char">
    <w:name w:val="Body Text 2 Char"/>
    <w:basedOn w:val="DefaultParagraphFont"/>
    <w:link w:val="BodyText2"/>
    <w:rsid w:val="00E95F33"/>
    <w:rPr>
      <w:rFonts w:eastAsia="Times New Roman"/>
      <w:sz w:val="24"/>
      <w:szCs w:val="24"/>
      <w:lang w:val="id-ID"/>
    </w:rPr>
  </w:style>
  <w:style w:type="character" w:customStyle="1" w:styleId="shorttext">
    <w:name w:val="short_text"/>
    <w:basedOn w:val="DefaultParagraphFont"/>
    <w:rsid w:val="00E95F33"/>
  </w:style>
  <w:style w:type="character" w:customStyle="1" w:styleId="yiv3264496809">
    <w:name w:val="yiv3264496809"/>
    <w:basedOn w:val="DefaultParagraphFont"/>
    <w:rsid w:val="00077687"/>
  </w:style>
  <w:style w:type="paragraph" w:customStyle="1" w:styleId="DecimalAligned">
    <w:name w:val="Decimal Aligned"/>
    <w:basedOn w:val="Normal"/>
    <w:uiPriority w:val="40"/>
    <w:qFormat/>
    <w:rsid w:val="00547E0F"/>
    <w:pPr>
      <w:tabs>
        <w:tab w:val="decimal" w:pos="360"/>
      </w:tabs>
      <w:spacing w:after="200" w:line="276" w:lineRule="auto"/>
      <w:jc w:val="left"/>
    </w:pPr>
    <w:rPr>
      <w:rFonts w:asciiTheme="minorHAnsi" w:eastAsiaTheme="minorEastAsia" w:hAnsiTheme="minorHAnsi" w:cstheme="minorBidi"/>
      <w:szCs w:val="22"/>
      <w:lang w:val="en-US" w:eastAsia="en-US"/>
    </w:rPr>
  </w:style>
  <w:style w:type="table" w:customStyle="1" w:styleId="LightShading1">
    <w:name w:val="Light Shading1"/>
    <w:basedOn w:val="TableNormal"/>
    <w:uiPriority w:val="60"/>
    <w:rsid w:val="00547E0F"/>
    <w:rPr>
      <w:rFonts w:asciiTheme="minorHAnsi" w:eastAsiaTheme="minorEastAsia" w:hAnsiTheme="minorHAnsi" w:cstheme="minorBidi"/>
      <w:color w:val="000000" w:themeColor="text1" w:themeShade="BF"/>
      <w:sz w:val="22"/>
      <w:szCs w:val="22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4D4074"/>
    <w:rPr>
      <w:rFonts w:asciiTheme="minorHAnsi" w:eastAsiaTheme="minorEastAsia" w:hAnsiTheme="minorHAnsi" w:cstheme="minorBidi"/>
      <w:sz w:val="22"/>
      <w:szCs w:val="22"/>
    </w:rPr>
  </w:style>
  <w:style w:type="character" w:customStyle="1" w:styleId="TextChar">
    <w:name w:val="Text Char"/>
    <w:basedOn w:val="DefaultParagraphFont"/>
    <w:link w:val="Text"/>
    <w:rsid w:val="004D4074"/>
    <w:rPr>
      <w:rFonts w:eastAsia="PMingLiU"/>
    </w:rPr>
  </w:style>
  <w:style w:type="character" w:styleId="SubtleEmphasis">
    <w:name w:val="Subtle Emphasis"/>
    <w:basedOn w:val="DefaultParagraphFont"/>
    <w:uiPriority w:val="19"/>
    <w:qFormat/>
    <w:rsid w:val="004D4074"/>
    <w:rPr>
      <w:rFonts w:eastAsiaTheme="minorEastAsia" w:cstheme="minorBidi"/>
      <w:bCs w:val="0"/>
      <w:i/>
      <w:iCs/>
      <w:color w:val="808080" w:themeColor="text1" w:themeTint="7F"/>
      <w:szCs w:val="22"/>
      <w:lang w:val="en-US"/>
    </w:rPr>
  </w:style>
  <w:style w:type="paragraph" w:customStyle="1" w:styleId="TableTitle">
    <w:name w:val="Table Title"/>
    <w:basedOn w:val="Normal"/>
    <w:rsid w:val="00824584"/>
    <w:pPr>
      <w:autoSpaceDE w:val="0"/>
      <w:autoSpaceDN w:val="0"/>
      <w:spacing w:after="0"/>
      <w:jc w:val="center"/>
    </w:pPr>
    <w:rPr>
      <w:smallCaps/>
      <w:sz w:val="16"/>
      <w:szCs w:val="16"/>
      <w:lang w:val="en-US" w:eastAsia="en-US"/>
    </w:rPr>
  </w:style>
  <w:style w:type="character" w:customStyle="1" w:styleId="atn">
    <w:name w:val="atn"/>
    <w:basedOn w:val="DefaultParagraphFont"/>
    <w:rsid w:val="00B82021"/>
  </w:style>
  <w:style w:type="character" w:customStyle="1" w:styleId="Para0PTafter2LinesChar">
    <w:name w:val="Para0PTafter2Lines Char"/>
    <w:basedOn w:val="DefaultParagraphFont"/>
    <w:link w:val="Para0PTafter2Lines"/>
    <w:locked/>
    <w:rsid w:val="00244A33"/>
    <w:rPr>
      <w:sz w:val="28"/>
      <w:szCs w:val="28"/>
    </w:rPr>
  </w:style>
  <w:style w:type="paragraph" w:customStyle="1" w:styleId="Para0PTafter2Lines">
    <w:name w:val="Para0PTafter2Lines"/>
    <w:basedOn w:val="Normal"/>
    <w:link w:val="Para0PTafter2LinesChar"/>
    <w:rsid w:val="00244A33"/>
    <w:pPr>
      <w:spacing w:after="600" w:line="360" w:lineRule="auto"/>
      <w:ind w:firstLine="720"/>
    </w:pPr>
    <w:rPr>
      <w:sz w:val="28"/>
      <w:szCs w:val="28"/>
      <w:lang w:val="en-US" w:eastAsia="en-US"/>
    </w:rPr>
  </w:style>
  <w:style w:type="paragraph" w:customStyle="1" w:styleId="Normal9ptjustified">
    <w:name w:val="Normal+9 pt+justified"/>
    <w:basedOn w:val="Para0PTafter2Lines"/>
    <w:link w:val="Normal9ptjustifiedChar"/>
    <w:rsid w:val="00244A33"/>
    <w:pPr>
      <w:keepNext/>
      <w:spacing w:after="0" w:line="240" w:lineRule="auto"/>
      <w:ind w:firstLine="0"/>
    </w:pPr>
  </w:style>
  <w:style w:type="character" w:customStyle="1" w:styleId="Normal9ptjustifiedChar">
    <w:name w:val="Normal+9 pt+justified Char"/>
    <w:basedOn w:val="Para0PTafter2LinesChar"/>
    <w:link w:val="Normal9ptjustified"/>
    <w:locked/>
    <w:rsid w:val="00244A33"/>
    <w:rPr>
      <w:sz w:val="28"/>
      <w:szCs w:val="28"/>
    </w:rPr>
  </w:style>
  <w:style w:type="paragraph" w:customStyle="1" w:styleId="17-SciencePG-Level2-Multiple-line">
    <w:name w:val="17-SciencePG-Level2-Multiple-line"/>
    <w:basedOn w:val="Normal"/>
    <w:qFormat/>
    <w:rsid w:val="00523523"/>
    <w:pPr>
      <w:widowControl w:val="0"/>
      <w:adjustRightInd w:val="0"/>
      <w:snapToGrid w:val="0"/>
      <w:spacing w:before="160" w:after="160" w:line="240" w:lineRule="exact"/>
      <w:ind w:left="361" w:hangingChars="180" w:hanging="361"/>
      <w:jc w:val="left"/>
    </w:pPr>
    <w:rPr>
      <w:rFonts w:eastAsia="Times New Roman"/>
      <w:b/>
      <w:i/>
      <w:kern w:val="2"/>
      <w:sz w:val="20"/>
      <w:szCs w:val="20"/>
      <w:lang w:val="en-US" w:eastAsia="zh-CN"/>
    </w:rPr>
  </w:style>
  <w:style w:type="paragraph" w:customStyle="1" w:styleId="20-SciencePG-Text">
    <w:name w:val="20-SciencePG-Text"/>
    <w:basedOn w:val="Normal"/>
    <w:qFormat/>
    <w:rsid w:val="005311E9"/>
    <w:pPr>
      <w:widowControl w:val="0"/>
      <w:adjustRightInd w:val="0"/>
      <w:snapToGrid w:val="0"/>
      <w:spacing w:after="0" w:line="240" w:lineRule="exact"/>
      <w:ind w:firstLineChars="100" w:firstLine="100"/>
    </w:pPr>
    <w:rPr>
      <w:rFonts w:eastAsia="Times New Roman"/>
      <w:kern w:val="2"/>
      <w:sz w:val="20"/>
      <w:szCs w:val="20"/>
      <w:lang w:val="en-US" w:eastAsia="zh-CN"/>
    </w:rPr>
  </w:style>
  <w:style w:type="character" w:styleId="FollowedHyperlink">
    <w:name w:val="FollowedHyperlink"/>
    <w:basedOn w:val="DefaultParagraphFont"/>
    <w:semiHidden/>
    <w:unhideWhenUsed/>
    <w:rsid w:val="00024FF6"/>
    <w:rPr>
      <w:color w:val="800080" w:themeColor="followedHyperlink"/>
      <w:u w:val="single"/>
    </w:rPr>
  </w:style>
  <w:style w:type="character" w:styleId="CommentReference">
    <w:name w:val="annotation reference"/>
    <w:uiPriority w:val="99"/>
    <w:rsid w:val="007970B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7970B8"/>
    <w:pPr>
      <w:spacing w:after="0"/>
      <w:jc w:val="left"/>
    </w:pPr>
    <w:rPr>
      <w:rFonts w:eastAsia="Times New Roman"/>
      <w:sz w:val="24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970B8"/>
    <w:rPr>
      <w:rFonts w:eastAsia="Times New Roman"/>
      <w:sz w:val="24"/>
      <w:szCs w:val="24"/>
    </w:rPr>
  </w:style>
  <w:style w:type="character" w:customStyle="1" w:styleId="ColorfulList-Accent1Char">
    <w:name w:val="Colorful List - Accent 1 Char"/>
    <w:aliases w:val="HEADING 1 Char,List Paragraph1 Char,Daftar Acuan Char,List Paragraph11 Char,List Paragraph Char,Paragraph no Char,List Paragraph2 Char,awal Char"/>
    <w:link w:val="ColorfulList-Accent1"/>
    <w:uiPriority w:val="34"/>
    <w:rsid w:val="006158C4"/>
    <w:rPr>
      <w:rFonts w:eastAsia="Times New Roman"/>
      <w:sz w:val="22"/>
      <w:szCs w:val="22"/>
      <w:lang w:val="id-ID"/>
    </w:rPr>
  </w:style>
  <w:style w:type="table" w:styleId="ColorfulList-Accent1">
    <w:name w:val="Colorful List Accent 1"/>
    <w:basedOn w:val="TableNormal"/>
    <w:link w:val="ColorfulList-Accent1Char"/>
    <w:uiPriority w:val="34"/>
    <w:semiHidden/>
    <w:unhideWhenUsed/>
    <w:rsid w:val="006158C4"/>
    <w:rPr>
      <w:rFonts w:eastAsia="Times New Roman"/>
      <w:sz w:val="22"/>
      <w:szCs w:val="22"/>
      <w:lang w:val="id-ID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customStyle="1" w:styleId="BodyChar">
    <w:name w:val="Body Char"/>
    <w:link w:val="BodyCharChar"/>
    <w:rsid w:val="006158C4"/>
    <w:pPr>
      <w:tabs>
        <w:tab w:val="left" w:pos="567"/>
      </w:tabs>
      <w:jc w:val="both"/>
    </w:pPr>
    <w:rPr>
      <w:rFonts w:ascii="Times" w:eastAsia="Times New Roman" w:hAnsi="Times"/>
      <w:color w:val="000000"/>
      <w:sz w:val="22"/>
      <w:szCs w:val="22"/>
      <w:lang w:val="en-GB"/>
    </w:rPr>
  </w:style>
  <w:style w:type="character" w:customStyle="1" w:styleId="BodyCharChar">
    <w:name w:val="Body Char Char"/>
    <w:link w:val="BodyChar"/>
    <w:rsid w:val="006158C4"/>
    <w:rPr>
      <w:rFonts w:ascii="Times" w:eastAsia="Times New Roman" w:hAnsi="Times"/>
      <w:color w:val="000000"/>
      <w:sz w:val="22"/>
      <w:szCs w:val="22"/>
      <w:lang w:val="en-GB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43E07"/>
    <w:pPr>
      <w:spacing w:after="120"/>
      <w:jc w:val="both"/>
    </w:pPr>
    <w:rPr>
      <w:rFonts w:eastAsia="MS Mincho"/>
      <w:b/>
      <w:bCs/>
      <w:sz w:val="20"/>
      <w:szCs w:val="20"/>
      <w:lang w:val="en-GB" w:eastAsia="de-DE"/>
    </w:rPr>
  </w:style>
  <w:style w:type="character" w:customStyle="1" w:styleId="CommentSubjectChar">
    <w:name w:val="Comment Subject Char"/>
    <w:basedOn w:val="CommentTextChar"/>
    <w:link w:val="CommentSubject"/>
    <w:semiHidden/>
    <w:rsid w:val="00E43E07"/>
    <w:rPr>
      <w:rFonts w:eastAsia="Times New Roman"/>
      <w:b/>
      <w:bCs/>
      <w:sz w:val="24"/>
      <w:szCs w:val="24"/>
      <w:lang w:val="en-GB" w:eastAsia="de-DE"/>
    </w:rPr>
  </w:style>
  <w:style w:type="table" w:customStyle="1" w:styleId="LightShading2">
    <w:name w:val="Light Shading2"/>
    <w:basedOn w:val="TableNormal"/>
    <w:uiPriority w:val="60"/>
    <w:rsid w:val="00D17379"/>
    <w:rPr>
      <w:rFonts w:eastAsia="Times New Roman"/>
      <w:color w:val="000000" w:themeColor="text1" w:themeShade="BF"/>
      <w:lang w:val="id-ID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EXTs">
    <w:name w:val="TEXTs"/>
    <w:basedOn w:val="BodyText"/>
    <w:link w:val="TEXTsChar"/>
    <w:qFormat/>
    <w:rsid w:val="00292860"/>
    <w:pPr>
      <w:spacing w:after="120" w:line="228" w:lineRule="auto"/>
      <w:ind w:firstLine="288"/>
    </w:pPr>
    <w:rPr>
      <w:rFonts w:eastAsia="SimSun"/>
      <w:i w:val="0"/>
      <w:iCs w:val="0"/>
      <w:spacing w:val="-1"/>
    </w:rPr>
  </w:style>
  <w:style w:type="character" w:customStyle="1" w:styleId="TEXTsChar">
    <w:name w:val="TEXTs Char"/>
    <w:basedOn w:val="BodyTextChar"/>
    <w:link w:val="TEXTs"/>
    <w:rsid w:val="00292860"/>
    <w:rPr>
      <w:rFonts w:eastAsia="SimSun"/>
      <w:i w:val="0"/>
      <w:iCs w:val="0"/>
      <w:spacing w:val="-1"/>
      <w:sz w:val="22"/>
      <w:szCs w:val="24"/>
    </w:rPr>
  </w:style>
  <w:style w:type="paragraph" w:customStyle="1" w:styleId="bulletlist">
    <w:name w:val="bullet list"/>
    <w:basedOn w:val="BodyText"/>
    <w:rsid w:val="00292860"/>
    <w:pPr>
      <w:numPr>
        <w:numId w:val="3"/>
      </w:numPr>
      <w:spacing w:after="120" w:line="228" w:lineRule="auto"/>
    </w:pPr>
    <w:rPr>
      <w:rFonts w:eastAsia="SimSun"/>
      <w:i w:val="0"/>
      <w:iCs w:val="0"/>
      <w:spacing w:val="-1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292860"/>
    <w:pPr>
      <w:jc w:val="center"/>
    </w:pPr>
    <w:rPr>
      <w:noProof/>
      <w:sz w:val="40"/>
      <w:szCs w:val="40"/>
      <w:lang w:val="en-US" w:eastAsia="en-US"/>
    </w:rPr>
  </w:style>
  <w:style w:type="character" w:customStyle="1" w:styleId="TitleChar">
    <w:name w:val="Title Char"/>
    <w:basedOn w:val="DefaultParagraphFont"/>
    <w:link w:val="Title"/>
    <w:rsid w:val="00292860"/>
    <w:rPr>
      <w:noProof/>
      <w:sz w:val="40"/>
      <w:szCs w:val="40"/>
    </w:rPr>
  </w:style>
  <w:style w:type="paragraph" w:customStyle="1" w:styleId="figurecaption">
    <w:name w:val="figure caption"/>
    <w:rsid w:val="00292860"/>
    <w:pPr>
      <w:numPr>
        <w:numId w:val="5"/>
      </w:numPr>
      <w:spacing w:before="80" w:after="200"/>
      <w:jc w:val="center"/>
    </w:pPr>
    <w:rPr>
      <w:rFonts w:eastAsia="SimSun"/>
      <w:noProof/>
      <w:sz w:val="16"/>
      <w:szCs w:val="16"/>
      <w:lang w:eastAsia="ja-JP"/>
    </w:rPr>
  </w:style>
  <w:style w:type="paragraph" w:customStyle="1" w:styleId="Figurescaption">
    <w:name w:val="Figures caption"/>
    <w:basedOn w:val="figurecaption"/>
    <w:link w:val="FigurescaptionChar"/>
    <w:qFormat/>
    <w:rsid w:val="00292860"/>
  </w:style>
  <w:style w:type="character" w:customStyle="1" w:styleId="FigurescaptionChar">
    <w:name w:val="Figures caption Char"/>
    <w:basedOn w:val="DefaultParagraphFont"/>
    <w:link w:val="Figurescaption"/>
    <w:rsid w:val="00292860"/>
    <w:rPr>
      <w:rFonts w:eastAsia="SimSun"/>
      <w:noProof/>
      <w:sz w:val="16"/>
      <w:szCs w:val="16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1E771A"/>
    <w:rPr>
      <w:lang w:val="de-DE"/>
    </w:rPr>
  </w:style>
  <w:style w:type="character" w:customStyle="1" w:styleId="EndNoteBibliographyChar">
    <w:name w:val="EndNote Bibliography Char"/>
    <w:basedOn w:val="DefaultParagraphFont"/>
    <w:link w:val="EndNoteBibliography"/>
    <w:rsid w:val="0093451D"/>
    <w:rPr>
      <w:sz w:val="22"/>
      <w:szCs w:val="24"/>
      <w:lang w:val="de-DE" w:eastAsia="de-DE"/>
    </w:rPr>
  </w:style>
  <w:style w:type="paragraph" w:customStyle="1" w:styleId="tablehead">
    <w:name w:val="table head"/>
    <w:uiPriority w:val="99"/>
    <w:rsid w:val="00AA1C3B"/>
    <w:pPr>
      <w:numPr>
        <w:numId w:val="7"/>
      </w:numPr>
      <w:spacing w:before="240" w:after="120" w:line="216" w:lineRule="auto"/>
      <w:jc w:val="center"/>
    </w:pPr>
    <w:rPr>
      <w:rFonts w:eastAsia="Times New Roman"/>
      <w:smallCaps/>
      <w:noProof/>
      <w:sz w:val="16"/>
      <w:szCs w:val="16"/>
    </w:rPr>
  </w:style>
  <w:style w:type="table" w:customStyle="1" w:styleId="ListTable6Colorful1">
    <w:name w:val="List Table 6 Colorful1"/>
    <w:basedOn w:val="TableNormal"/>
    <w:uiPriority w:val="51"/>
    <w:rsid w:val="00AA1C3B"/>
    <w:pPr>
      <w:jc w:val="center"/>
    </w:pPr>
    <w:rPr>
      <w:rFonts w:eastAsia="Times New Roman"/>
      <w:color w:val="000000" w:themeColor="text1"/>
      <w:sz w:val="24"/>
    </w:rPr>
    <w:tblPr>
      <w:tblStyleRowBandSize w:val="1"/>
      <w:tblStyleColBandSize w:val="1"/>
      <w:tblBorders>
        <w:top w:val="single" w:sz="12" w:space="0" w:color="auto"/>
        <w:bottom w:val="single" w:sz="12" w:space="0" w:color="auto"/>
      </w:tblBorders>
    </w:tblPr>
    <w:tcPr>
      <w:shd w:val="clear" w:color="auto" w:fill="auto"/>
      <w:vAlign w:val="center"/>
    </w:tc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Reference">
    <w:name w:val="Reference"/>
    <w:basedOn w:val="Normal"/>
    <w:rsid w:val="001171A4"/>
    <w:pPr>
      <w:numPr>
        <w:numId w:val="10"/>
      </w:numPr>
      <w:spacing w:after="0"/>
    </w:pPr>
    <w:rPr>
      <w:sz w:val="20"/>
      <w:szCs w:val="20"/>
      <w:lang w:val="en-US" w:eastAsia="en-US"/>
    </w:rPr>
  </w:style>
  <w:style w:type="character" w:customStyle="1" w:styleId="a0">
    <w:name w:val="コメント文字列 (文字)"/>
    <w:uiPriority w:val="99"/>
    <w:rsid w:val="00804447"/>
    <w:rPr>
      <w:rFonts w:ascii="Calibri" w:eastAsia="Times New Roman" w:hAnsi="Calibri"/>
      <w:lang w:eastAsia="id-ID"/>
    </w:rPr>
  </w:style>
  <w:style w:type="character" w:customStyle="1" w:styleId="a1">
    <w:name w:val="本文 (文字)"/>
    <w:rsid w:val="00804447"/>
    <w:rPr>
      <w:i/>
      <w:iCs/>
      <w:sz w:val="22"/>
      <w:szCs w:val="24"/>
    </w:rPr>
  </w:style>
  <w:style w:type="paragraph" w:customStyle="1" w:styleId="TAMainText">
    <w:name w:val="TA_Main_Text"/>
    <w:basedOn w:val="Normal"/>
    <w:link w:val="TAMainTextChar"/>
    <w:rsid w:val="00804447"/>
    <w:pPr>
      <w:spacing w:after="0" w:line="220" w:lineRule="exact"/>
      <w:ind w:firstLine="187"/>
    </w:pPr>
    <w:rPr>
      <w:rFonts w:ascii="Times" w:hAnsi="Times"/>
      <w:sz w:val="18"/>
      <w:szCs w:val="20"/>
      <w:lang w:eastAsia="en-US"/>
    </w:rPr>
  </w:style>
  <w:style w:type="character" w:customStyle="1" w:styleId="TAMainTextChar">
    <w:name w:val="TA_Main_Text Char"/>
    <w:link w:val="TAMainText"/>
    <w:rsid w:val="00804447"/>
    <w:rPr>
      <w:rFonts w:ascii="Times" w:hAnsi="Times"/>
      <w:sz w:val="18"/>
    </w:rPr>
  </w:style>
  <w:style w:type="character" w:customStyle="1" w:styleId="tgc">
    <w:name w:val="_tgc"/>
    <w:rsid w:val="00110E1B"/>
  </w:style>
  <w:style w:type="paragraph" w:customStyle="1" w:styleId="Afiliation">
    <w:name w:val="Afiliation"/>
    <w:basedOn w:val="Normal"/>
    <w:rsid w:val="00BE4B5F"/>
    <w:pPr>
      <w:spacing w:after="0"/>
      <w:jc w:val="center"/>
    </w:pPr>
    <w:rPr>
      <w:i/>
      <w:iCs/>
      <w:sz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3C7891"/>
    <w:pPr>
      <w:spacing w:after="0"/>
      <w:jc w:val="center"/>
    </w:pPr>
    <w:rPr>
      <w:noProof/>
      <w:lang w:val="de-DE"/>
    </w:rPr>
  </w:style>
  <w:style w:type="character" w:customStyle="1" w:styleId="EndNoteBibliographyTitleChar">
    <w:name w:val="EndNote Bibliography Title Char"/>
    <w:basedOn w:val="TEXTsChar"/>
    <w:link w:val="EndNoteBibliographyTitle"/>
    <w:rsid w:val="003C7891"/>
    <w:rPr>
      <w:rFonts w:eastAsia="SimSun"/>
      <w:i w:val="0"/>
      <w:iCs w:val="0"/>
      <w:noProof/>
      <w:spacing w:val="-1"/>
      <w:sz w:val="22"/>
      <w:szCs w:val="24"/>
      <w:lang w:val="de-DE"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3C7891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59"/>
    <w:rsid w:val="009078D4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36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5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0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7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0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44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5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9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2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7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8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7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Ton16</b:Tag>
    <b:SourceType>ConferenceProceedings</b:SourceType>
    <b:Guid>{666AD27E-1B2F-480C-95EF-6488AF3D121A}</b:Guid>
    <b:Author>
      <b:Author>
        <b:NameList>
          <b:Person>
            <b:Last>Tong</b:Last>
            <b:First>Zhou</b:First>
          </b:Person>
          <b:Person>
            <b:Last>Zhang</b:Last>
            <b:First>Haiyi</b:First>
          </b:Person>
        </b:NameList>
      </b:Author>
    </b:Author>
    <b:Title>A Text Mining Research Based on LDA Topic Modelling</b:Title>
    <b:Year>2016</b:Year>
    <b:ConferenceName>The Sixth International Conference on Computer Science, Engineering and Information Technology</b:ConferenceName>
    <b:City>Vienna</b:City>
    <b:RefOrder>8</b:RefOrder>
  </b:Source>
  <b:Source>
    <b:Tag>Lim12</b:Tag>
    <b:SourceType>ConferenceProceedings</b:SourceType>
    <b:Guid>{2C05C7F8-D44B-4DC5-90A6-461E045C44F5}</b:Guid>
    <b:Author>
      <b:Author>
        <b:NameList>
          <b:Person>
            <b:Last>Lim</b:Last>
            <b:First>Kar</b:First>
            <b:Middle>Wai</b:Middle>
          </b:Person>
          <b:Person>
            <b:Last>Buntine</b:Last>
            <b:First>Wray</b:First>
          </b:Person>
        </b:NameList>
      </b:Author>
    </b:Author>
    <b:Title>Twitter Opinion Topic Model: Extracting Product Opinions from Tweets by Leveraging Hashtags and Sentiment Lexicon</b:Title>
    <b:Year>2012</b:Year>
    <b:ConferenceName>The 21st ACM International Conference on Information and Knowledge Management</b:ConferenceName>
    <b:City>Maui</b:City>
    <b:RefOrder>9</b:RefOrder>
  </b:Source>
  <b:Source>
    <b:Tag>Put17</b:Tag>
    <b:SourceType>JournalArticle</b:SourceType>
    <b:Guid>{A54928F3-78EE-4A56-A812-882D5D1A7D5E}</b:Guid>
    <b:Author>
      <b:Author>
        <b:NameList>
          <b:Person>
            <b:Last>Putri</b:Last>
            <b:First>I.</b:First>
            <b:Middle>R.</b:Middle>
          </b:Person>
          <b:Person>
            <b:Last>Kusumaningrum</b:Last>
            <b:First>R.</b:First>
          </b:Person>
        </b:NameList>
      </b:Author>
    </b:Author>
    <b:Title>Latent Dirichlet Allocation (LDA) for Sentiment Analysis Toward Tourism Review in Indonesia</b:Title>
    <b:JournalName>Journal of Physics: Conference Series</b:JournalName>
    <b:Year>2017</b:Year>
    <b:Pages>1-6</b:Pages>
    <b:Volume>801</b:Volume>
    <b:Issue>1</b:Issue>
    <b:RefOrder>10</b:RefOrder>
  </b:Source>
  <b:Source>
    <b:Tag>Phi16</b:Tag>
    <b:SourceType>JournalArticle</b:SourceType>
    <b:Guid>{2972F98D-9946-4D28-A2C8-A3B308EF0052}</b:Guid>
    <b:Author>
      <b:Author>
        <b:NameList>
          <b:Person>
            <b:Last>Philander</b:Last>
            <b:First>K.</b:First>
          </b:Person>
          <b:Person>
            <b:Last>Zhong</b:Last>
            <b:First>Y.</b:First>
          </b:Person>
        </b:NameList>
      </b:Author>
    </b:Author>
    <b:Title>Twitter sentiment analysis: Capturing sentiment from integrated resort tweets</b:Title>
    <b:Pages>16-24</b:Pages>
    <b:Year>2016</b:Year>
    <b:JournalName>International Journal of Hospitality Management</b:JournalName>
    <b:Volume>55</b:Volume>
    <b:RefOrder>3</b:RefOrder>
  </b:Source>
  <b:Source>
    <b:Tag>Ble12</b:Tag>
    <b:SourceType>JournalArticle</b:SourceType>
    <b:Guid>{7287BF6C-5877-4A3E-8971-55909AAC077F}</b:Guid>
    <b:Author>
      <b:Author>
        <b:NameList>
          <b:Person>
            <b:Last>Blei</b:Last>
            <b:First>D.</b:First>
            <b:Middle>M.</b:Middle>
          </b:Person>
        </b:NameList>
      </b:Author>
    </b:Author>
    <b:Title>Probabilistic Topic Model</b:Title>
    <b:JournalName>Communications of the ACM</b:JournalName>
    <b:Year>2012</b:Year>
    <b:Pages>77-84</b:Pages>
    <b:Volume>55</b:Volume>
    <b:Issue>4</b:Issue>
    <b:RefOrder>17</b:RefOrder>
  </b:Source>
  <b:Source>
    <b:Tag>Gru11</b:Tag>
    <b:SourceType>JournalArticle</b:SourceType>
    <b:Guid>{B180914D-F2DB-480F-86B0-9444669786DA}</b:Guid>
    <b:Author>
      <b:Author>
        <b:NameList>
          <b:Person>
            <b:Last>Gruen</b:Last>
            <b:First>B.</b:First>
          </b:Person>
          <b:Person>
            <b:Last>Hornik</b:Last>
            <b:First>K.</b:First>
          </b:Person>
        </b:NameList>
      </b:Author>
    </b:Author>
    <b:Title>topicmodels: An R Package for Fitting Topic Models</b:Title>
    <b:JournalName>Journal of Statistical Software</b:JournalName>
    <b:Year>2011</b:Year>
    <b:Pages>1-30</b:Pages>
    <b:Volume>40</b:Volume>
    <b:Issue>13</b:Issue>
    <b:RefOrder>18</b:RefOrder>
  </b:Source>
  <b:Source>
    <b:Tag>Hsu02</b:Tag>
    <b:SourceType>ConferenceProceedings</b:SourceType>
    <b:Guid>{04FEBCC4-B9BB-46A1-B30A-EDAAA0D20BB3}</b:Guid>
    <b:Title>A comparison of methods for multiclass support vector machines</b:Title>
    <b:Year>2002</b:Year>
    <b:Pages>415-425</b:Pages>
    <b:Author>
      <b:Author>
        <b:NameList>
          <b:Person>
            <b:Last>Hsu</b:Last>
            <b:First>C.</b:First>
            <b:Middle>W.</b:Middle>
          </b:Person>
          <b:Person>
            <b:Last>Lin</b:Last>
            <b:First>C.</b:First>
            <b:Middle>J.</b:Middle>
          </b:Person>
        </b:NameList>
      </b:Author>
    </b:Author>
    <b:ConferenceName>IEEE Transactions on Neural Networks</b:ConferenceName>
    <b:City>Taiwan</b:City>
    <b:Publisher>IEEE</b:Publisher>
    <b:Volume>13</b:Volume>
    <b:RefOrder>20</b:RefOrder>
  </b:Source>
  <b:Source>
    <b:Tag>Wan14</b:Tag>
    <b:SourceType>BookSection</b:SourceType>
    <b:Guid>{8E90F42C-FC90-4A8A-91BB-800213CBF406}</b:Guid>
    <b:Title>Multi-class Support Vector Machines</b:Title>
    <b:Pages>23–49</b:Pages>
    <b:Year>2014</b:Year>
    <b:City>Basel</b:City>
    <b:Publisher>Springer International Publishing</b:Publisher>
    <b:Author>
      <b:Author>
        <b:NameList>
          <b:Person>
            <b:Last>Wang</b:Last>
            <b:First>Z.</b:First>
          </b:Person>
          <b:Person>
            <b:Last>Xue</b:Last>
            <b:First>X.</b:First>
          </b:Person>
        </b:NameList>
      </b:Author>
      <b:BookAuthor>
        <b:NameList>
          <b:Person>
            <b:Last>Ma</b:Last>
            <b:First>Y.</b:First>
          </b:Person>
          <b:Person>
            <b:Last>Guo</b:Last>
            <b:First>G.</b:First>
          </b:Person>
        </b:NameList>
      </b:BookAuthor>
    </b:Author>
    <b:BookTitle>Support Vector Machines Applications</b:BookTitle>
    <b:RefOrder>21</b:RefOrder>
  </b:Source>
  <b:Source>
    <b:Tag>Rok15</b:Tag>
    <b:SourceType>Book</b:SourceType>
    <b:Guid>{CCD46CFA-29C7-49E6-80B9-E7936DA07458}</b:Guid>
    <b:Title>Data Mining with Decision Trees: Theory and Applications</b:Title>
    <b:Year>2015</b:Year>
    <b:Publisher>World Scientific Publishing</b:Publisher>
    <b:City>Singapore</b:City>
    <b:Author>
      <b:Author>
        <b:NameList>
          <b:Person>
            <b:Last>Rokach</b:Last>
            <b:First>L.</b:First>
          </b:Person>
          <b:Person>
            <b:Last>Maimon</b:Last>
            <b:First>O.</b:First>
          </b:Person>
        </b:NameList>
      </b:Author>
    </b:Author>
    <b:Edition>2nd</b:Edition>
    <b:RefOrder>23</b:RefOrder>
  </b:Source>
</b:Sources>
</file>

<file path=customXml/itemProps1.xml><?xml version="1.0" encoding="utf-8"?>
<ds:datastoreItem xmlns:ds="http://schemas.openxmlformats.org/officeDocument/2006/customXml" ds:itemID="{A242E0D8-6013-41EF-A3DA-1FFDF0D1AF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30</Words>
  <Characters>743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A PUBLICATION IN THE “INTERNATIONAL JOURNAL OF DISTRIBUTED ENERGY RESOURCES”</vt:lpstr>
    </vt:vector>
  </TitlesOfParts>
  <Company>Grizli777</Company>
  <LinksUpToDate>false</LinksUpToDate>
  <CharactersWithSpaces>872</CharactersWithSpaces>
  <SharedDoc>false</SharedDoc>
  <HLinks>
    <vt:vector size="18" baseType="variant">
      <vt:variant>
        <vt:i4>4980814</vt:i4>
      </vt:variant>
      <vt:variant>
        <vt:i4>6</vt:i4>
      </vt:variant>
      <vt:variant>
        <vt:i4>0</vt:i4>
      </vt:variant>
      <vt:variant>
        <vt:i4>5</vt:i4>
      </vt:variant>
      <vt:variant>
        <vt:lpwstr>http://www.ncbi.nlm.nih.gov/</vt:lpwstr>
      </vt:variant>
      <vt:variant>
        <vt:lpwstr/>
      </vt:variant>
      <vt:variant>
        <vt:i4>6029366</vt:i4>
      </vt:variant>
      <vt:variant>
        <vt:i4>3</vt:i4>
      </vt:variant>
      <vt:variant>
        <vt:i4>0</vt:i4>
      </vt:variant>
      <vt:variant>
        <vt:i4>5</vt:i4>
      </vt:variant>
      <vt:variant>
        <vt:lpwstr>http://en.wikipedia.org/wiki/Stop_codon</vt:lpwstr>
      </vt:variant>
      <vt:variant>
        <vt:lpwstr/>
      </vt:variant>
      <vt:variant>
        <vt:i4>1048684</vt:i4>
      </vt:variant>
      <vt:variant>
        <vt:i4>0</vt:i4>
      </vt:variant>
      <vt:variant>
        <vt:i4>0</vt:i4>
      </vt:variant>
      <vt:variant>
        <vt:i4>5</vt:i4>
      </vt:variant>
      <vt:variant>
        <vt:lpwstr>http://en.wikipedia.org/wiki/Start_codo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A PUBLICATION IN THE “INTERNATIONAL JOURNAL OF DISTRIBUTED ENERGY RESOURCES”</dc:title>
  <dc:creator>Eko Adhi  Setiawan</dc:creator>
  <cp:lastModifiedBy>Dr Sunarsih</cp:lastModifiedBy>
  <cp:revision>3</cp:revision>
  <cp:lastPrinted>2022-01-22T06:25:00Z</cp:lastPrinted>
  <dcterms:created xsi:type="dcterms:W3CDTF">2022-03-16T23:51:00Z</dcterms:created>
  <dcterms:modified xsi:type="dcterms:W3CDTF">2022-03-16T23:52:00Z</dcterms:modified>
</cp:coreProperties>
</file>